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33770C" w14:textId="61C530AB" w:rsidR="004E76DF" w:rsidRPr="00414E48" w:rsidRDefault="00E633B0" w:rsidP="00414E48">
      <w:pPr>
        <w:spacing w:line="480" w:lineRule="auto"/>
        <w:rPr>
          <w:b/>
          <w:sz w:val="22"/>
          <w:lang w:val="en-GB"/>
        </w:rPr>
      </w:pPr>
      <w:r w:rsidRPr="00414E48">
        <w:rPr>
          <w:b/>
          <w:sz w:val="22"/>
          <w:lang w:val="en-GB"/>
        </w:rPr>
        <w:t>Invasion of the Mind Snatchers</w:t>
      </w:r>
      <w:r w:rsidR="004E76DF" w:rsidRPr="00414E48">
        <w:rPr>
          <w:b/>
          <w:sz w:val="22"/>
          <w:lang w:val="en-GB"/>
        </w:rPr>
        <w:t xml:space="preserve">. On </w:t>
      </w:r>
      <w:r w:rsidRPr="00414E48">
        <w:rPr>
          <w:b/>
          <w:sz w:val="22"/>
          <w:lang w:val="en-GB"/>
        </w:rPr>
        <w:t>memes and cultural parasites</w:t>
      </w:r>
    </w:p>
    <w:p w14:paraId="0317B357" w14:textId="77777777" w:rsidR="00854430" w:rsidRPr="00414E48" w:rsidRDefault="00854430" w:rsidP="00EB39BC">
      <w:pPr>
        <w:spacing w:line="240" w:lineRule="auto"/>
        <w:rPr>
          <w:i/>
          <w:sz w:val="22"/>
          <w:lang w:val="en-GB"/>
        </w:rPr>
      </w:pPr>
      <w:r w:rsidRPr="00414E48">
        <w:rPr>
          <w:i/>
          <w:sz w:val="22"/>
          <w:lang w:val="en-GB"/>
        </w:rPr>
        <w:t>Maarten Boudry</w:t>
      </w:r>
    </w:p>
    <w:p w14:paraId="3F47B313" w14:textId="75688CBB" w:rsidR="00854430" w:rsidRPr="00414E48" w:rsidRDefault="000053A1" w:rsidP="00EB39BC">
      <w:pPr>
        <w:spacing w:line="240" w:lineRule="auto"/>
        <w:rPr>
          <w:lang w:val="en-GB"/>
        </w:rPr>
      </w:pPr>
      <w:r w:rsidRPr="00414E48">
        <w:rPr>
          <w:lang w:val="en-GB"/>
        </w:rPr>
        <w:t>(</w:t>
      </w:r>
      <w:r w:rsidR="00854430" w:rsidRPr="00414E48">
        <w:rPr>
          <w:lang w:val="en-GB"/>
        </w:rPr>
        <w:t xml:space="preserve">Commentary on Daniel Dennett’s </w:t>
      </w:r>
      <w:r w:rsidR="00854430" w:rsidRPr="00414E48">
        <w:rPr>
          <w:i/>
          <w:lang w:val="en-GB"/>
        </w:rPr>
        <w:t>From Bacteria to Bach and Back</w:t>
      </w:r>
      <w:r w:rsidR="00854430" w:rsidRPr="00414E48">
        <w:rPr>
          <w:lang w:val="en-GB"/>
        </w:rPr>
        <w:t xml:space="preserve">, for the journal </w:t>
      </w:r>
      <w:proofErr w:type="spellStart"/>
      <w:r w:rsidR="00854430" w:rsidRPr="00414E48">
        <w:rPr>
          <w:i/>
          <w:lang w:val="en-GB"/>
        </w:rPr>
        <w:t>Teorema</w:t>
      </w:r>
      <w:proofErr w:type="spellEnd"/>
      <w:r w:rsidRPr="00414E48">
        <w:rPr>
          <w:lang w:val="en-GB"/>
        </w:rPr>
        <w:t>)</w:t>
      </w:r>
    </w:p>
    <w:p w14:paraId="46EBDE8A" w14:textId="77777777" w:rsidR="00414E48" w:rsidRPr="00414E48" w:rsidRDefault="00414E48" w:rsidP="00EB39BC">
      <w:pPr>
        <w:spacing w:line="240" w:lineRule="auto"/>
        <w:rPr>
          <w:lang w:val="en-GB"/>
        </w:rPr>
      </w:pPr>
    </w:p>
    <w:p w14:paraId="4C6AE937" w14:textId="58445E71" w:rsidR="004E76DF" w:rsidRPr="00414E48" w:rsidRDefault="004E76DF" w:rsidP="00414E48">
      <w:pPr>
        <w:spacing w:after="160" w:line="480" w:lineRule="auto"/>
        <w:ind w:left="0" w:right="0" w:firstLine="0"/>
        <w:jc w:val="both"/>
        <w:rPr>
          <w:sz w:val="22"/>
          <w:lang w:val="en-GB"/>
        </w:rPr>
      </w:pPr>
      <w:r w:rsidRPr="00414E48">
        <w:rPr>
          <w:i/>
          <w:sz w:val="22"/>
          <w:lang w:val="en-GB"/>
        </w:rPr>
        <w:t>From Bacteria to Bach and Back</w:t>
      </w:r>
      <w:r w:rsidRPr="00414E48">
        <w:rPr>
          <w:sz w:val="22"/>
          <w:lang w:val="en-GB"/>
        </w:rPr>
        <w:t xml:space="preserve"> is a cornucopia of thinking tools, concepts, metaphors, intuitions pumps, and strange inversions. It is, </w:t>
      </w:r>
      <w:r w:rsidR="00FB79DF" w:rsidRPr="00414E48">
        <w:rPr>
          <w:sz w:val="22"/>
          <w:lang w:val="en-GB"/>
        </w:rPr>
        <w:t>by</w:t>
      </w:r>
      <w:r w:rsidRPr="00414E48">
        <w:rPr>
          <w:sz w:val="22"/>
          <w:lang w:val="en-GB"/>
        </w:rPr>
        <w:t xml:space="preserve"> the author’s own </w:t>
      </w:r>
      <w:r w:rsidR="00FB79DF" w:rsidRPr="00414E48">
        <w:rPr>
          <w:sz w:val="22"/>
          <w:lang w:val="en-GB"/>
        </w:rPr>
        <w:t>lights</w:t>
      </w:r>
      <w:r w:rsidRPr="00414E48">
        <w:rPr>
          <w:sz w:val="22"/>
          <w:lang w:val="en-GB"/>
        </w:rPr>
        <w:t xml:space="preserve">, a complex informational structure, built out of digitized chunks of information, whether as ink blots on paper, pixels arranged on a screen, or as a stream of acoustic waves (there is an audiobook version available). It is a book full of </w:t>
      </w:r>
      <w:r w:rsidR="00BF5E60" w:rsidRPr="00414E48">
        <w:rPr>
          <w:sz w:val="22"/>
          <w:lang w:val="en-GB"/>
        </w:rPr>
        <w:t xml:space="preserve">infectious </w:t>
      </w:r>
      <w:r w:rsidRPr="00414E48">
        <w:rPr>
          <w:sz w:val="22"/>
          <w:lang w:val="en-GB"/>
        </w:rPr>
        <w:t xml:space="preserve">ideas that are jostling for the reader’s attention, almost leaping from the page, intent on </w:t>
      </w:r>
      <w:r w:rsidR="00BF5E60" w:rsidRPr="00414E48">
        <w:rPr>
          <w:sz w:val="22"/>
          <w:lang w:val="en-GB"/>
        </w:rPr>
        <w:t xml:space="preserve">nestling in his </w:t>
      </w:r>
      <w:r w:rsidRPr="00414E48">
        <w:rPr>
          <w:sz w:val="22"/>
          <w:lang w:val="en-GB"/>
        </w:rPr>
        <w:t xml:space="preserve">or her hapless brain. </w:t>
      </w:r>
    </w:p>
    <w:p w14:paraId="3C81C55D" w14:textId="0EAC87CA" w:rsidR="004E76DF" w:rsidRPr="00414E48" w:rsidRDefault="004E76DF" w:rsidP="00414E48">
      <w:pPr>
        <w:spacing w:after="160" w:line="480" w:lineRule="auto"/>
        <w:ind w:left="0" w:right="0" w:firstLine="0"/>
        <w:jc w:val="both"/>
        <w:rPr>
          <w:sz w:val="22"/>
          <w:lang w:val="en-GB"/>
        </w:rPr>
      </w:pPr>
      <w:r w:rsidRPr="00414E48">
        <w:rPr>
          <w:sz w:val="22"/>
          <w:lang w:val="en-GB"/>
        </w:rPr>
        <w:t xml:space="preserve">Or is it? </w:t>
      </w:r>
      <w:r w:rsidR="00BF5E60" w:rsidRPr="00414E48">
        <w:rPr>
          <w:sz w:val="22"/>
          <w:lang w:val="en-GB"/>
        </w:rPr>
        <w:t xml:space="preserve">Is this way of talking about ideas useful at all? </w:t>
      </w:r>
      <w:r w:rsidRPr="00414E48">
        <w:rPr>
          <w:sz w:val="22"/>
          <w:lang w:val="en-GB"/>
        </w:rPr>
        <w:t xml:space="preserve">If there is one thing about this brilliant book that has irritated even sympathetic reviewers, it is Dennett’s continuing love affair with memes. After all these years, he still refuses to get off this particular hobby horse. In this commentary, I would like to make some suggestions to strengthen </w:t>
      </w:r>
      <w:r w:rsidR="004C0FCB" w:rsidRPr="00414E48">
        <w:rPr>
          <w:sz w:val="22"/>
          <w:lang w:val="en-GB"/>
        </w:rPr>
        <w:t xml:space="preserve">the </w:t>
      </w:r>
      <w:r w:rsidRPr="00414E48">
        <w:rPr>
          <w:sz w:val="22"/>
          <w:lang w:val="en-GB"/>
        </w:rPr>
        <w:t xml:space="preserve">meme concept, in particular the hypothesis of cultural parasitism. This is a notion that has both caused excitement among enthusiasts and raised the hackles of critics. Is the “meme” meme itself an annoying </w:t>
      </w:r>
      <w:r w:rsidR="004C0FCB" w:rsidRPr="00414E48">
        <w:rPr>
          <w:sz w:val="22"/>
          <w:lang w:val="en-GB"/>
        </w:rPr>
        <w:t>piece of malware</w:t>
      </w:r>
      <w:r w:rsidRPr="00414E48">
        <w:rPr>
          <w:sz w:val="22"/>
          <w:lang w:val="en-GB"/>
        </w:rPr>
        <w:t xml:space="preserve">, which has infected and corrupted the mind of an otherwise serious philosopher? Or is it an indispensable theoretical tool, as Dennett believes, which deserves to be spread far and wide? </w:t>
      </w:r>
    </w:p>
    <w:p w14:paraId="597D4737" w14:textId="2F9A1F52" w:rsidR="004E76DF" w:rsidRPr="00414E48" w:rsidRDefault="004E76DF" w:rsidP="00414E48">
      <w:pPr>
        <w:spacing w:after="160" w:line="480" w:lineRule="auto"/>
        <w:ind w:left="0" w:right="0" w:firstLine="0"/>
        <w:jc w:val="both"/>
        <w:rPr>
          <w:sz w:val="22"/>
          <w:lang w:val="en-GB"/>
        </w:rPr>
      </w:pPr>
      <w:r w:rsidRPr="00414E48">
        <w:rPr>
          <w:sz w:val="22"/>
          <w:lang w:val="en-GB"/>
        </w:rPr>
        <w:t>In the literature on cultural evolution, the notion of cultural parasitism shows up in an assortment of different guises. In accordance with the “embargo” (p. 207) described by Dennett, however, they are not usually called “selfish memes”, but instead are variously described as “rogue cultural variants”, “extreme traditions” or “maladaptive</w:t>
      </w:r>
      <w:r w:rsidR="0082718C" w:rsidRPr="00414E48">
        <w:rPr>
          <w:sz w:val="22"/>
          <w:lang w:val="en-GB"/>
        </w:rPr>
        <w:t xml:space="preserve"> traits</w:t>
      </w:r>
      <w:r w:rsidRPr="00414E48">
        <w:rPr>
          <w:sz w:val="22"/>
          <w:lang w:val="en-GB"/>
        </w:rPr>
        <w:t xml:space="preserve">” </w:t>
      </w:r>
      <w:r w:rsidRPr="00414E48">
        <w:rPr>
          <w:sz w:val="22"/>
          <w:lang w:val="en-GB"/>
        </w:rPr>
        <w:fldChar w:fldCharType="begin">
          <w:fldData xml:space="preserve">PEVuZE5vdGU+PENpdGU+PEF1dGhvcj5Nb3JpbjwvQXV0aG9yPjxZZWFyPjIwMTU8L1llYXI+PElE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</w:fldData>
        </w:fldChar>
      </w:r>
      <w:r w:rsidRPr="00414E48">
        <w:rPr>
          <w:sz w:val="22"/>
          <w:lang w:val="en-GB"/>
        </w:rPr>
        <w:instrText xml:space="preserve"> ADDIN EN.CITE </w:instrText>
      </w:r>
      <w:r w:rsidRPr="00414E48">
        <w:rPr>
          <w:sz w:val="22"/>
          <w:lang w:val="en-GB"/>
        </w:rPr>
        <w:fldChar w:fldCharType="begin">
          <w:fldData xml:space="preserve">PEVuZE5vdGU+PENpdGU+PEF1dGhvcj5Nb3JpbjwvQXV0aG9yPjxZZWFyPjIwMTU8L1llYXI+PElE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</w:fldData>
        </w:fldChar>
      </w:r>
      <w:r w:rsidRPr="00414E48">
        <w:rPr>
          <w:sz w:val="22"/>
          <w:lang w:val="en-GB"/>
        </w:rPr>
        <w:instrText xml:space="preserve"> ADDIN EN.CITE.DATA </w:instrText>
      </w:r>
      <w:r w:rsidRPr="00414E48">
        <w:rPr>
          <w:sz w:val="22"/>
          <w:lang w:val="en-GB"/>
        </w:rPr>
      </w:r>
      <w:r w:rsidRPr="00414E48">
        <w:rPr>
          <w:sz w:val="22"/>
          <w:lang w:val="en-GB"/>
        </w:rPr>
        <w:fldChar w:fldCharType="end"/>
      </w:r>
      <w:r w:rsidRPr="00414E48">
        <w:rPr>
          <w:sz w:val="22"/>
          <w:lang w:val="en-GB"/>
        </w:rPr>
      </w:r>
      <w:r w:rsidRPr="00414E48">
        <w:rPr>
          <w:sz w:val="22"/>
          <w:lang w:val="en-GB"/>
        </w:rPr>
        <w:fldChar w:fldCharType="separate"/>
      </w:r>
      <w:r w:rsidRPr="00414E48">
        <w:rPr>
          <w:noProof/>
          <w:sz w:val="22"/>
          <w:lang w:val="en-GB"/>
        </w:rPr>
        <w:t>(Boyer, 1994; Morin, 2015; Richerson &amp; Boyd, 2005)</w:t>
      </w:r>
      <w:r w:rsidRPr="00414E48">
        <w:rPr>
          <w:sz w:val="22"/>
          <w:lang w:val="en-GB"/>
        </w:rPr>
        <w:fldChar w:fldCharType="end"/>
      </w:r>
      <w:r w:rsidRPr="00414E48">
        <w:rPr>
          <w:sz w:val="22"/>
          <w:lang w:val="en-GB"/>
        </w:rPr>
        <w:t xml:space="preserve">. But I think there is some confusion about what should count as a “parasitical” cultural item. What exactly do such memes parasitize on? Dennett himself, at some points, seems to conflate the interests of the genes and the personal interests of the human host. Memes can thwart our genes, sure enough, but can they also subvert </w:t>
      </w:r>
      <w:r w:rsidRPr="00414E48">
        <w:rPr>
          <w:i/>
          <w:sz w:val="22"/>
          <w:lang w:val="en-GB"/>
        </w:rPr>
        <w:t xml:space="preserve">our </w:t>
      </w:r>
      <w:r w:rsidRPr="00414E48">
        <w:rPr>
          <w:sz w:val="22"/>
          <w:lang w:val="en-GB"/>
        </w:rPr>
        <w:lastRenderedPageBreak/>
        <w:t xml:space="preserve">personal interests? Is it possible for memes to develop novel purposes of their own, which cross-cut human purposes? </w:t>
      </w:r>
      <w:r w:rsidR="000206C5" w:rsidRPr="00414E48">
        <w:rPr>
          <w:sz w:val="22"/>
          <w:lang w:val="en-GB"/>
        </w:rPr>
        <w:t xml:space="preserve">To show </w:t>
      </w:r>
      <w:r w:rsidR="00DE12BC" w:rsidRPr="00414E48">
        <w:rPr>
          <w:sz w:val="22"/>
          <w:lang w:val="en-GB"/>
        </w:rPr>
        <w:t xml:space="preserve">how </w:t>
      </w:r>
      <w:r w:rsidR="000206C5" w:rsidRPr="00414E48">
        <w:rPr>
          <w:sz w:val="22"/>
          <w:lang w:val="en-GB"/>
        </w:rPr>
        <w:t xml:space="preserve">this is possible </w:t>
      </w:r>
      <w:r w:rsidRPr="00414E48">
        <w:rPr>
          <w:sz w:val="22"/>
          <w:lang w:val="en-GB"/>
        </w:rPr>
        <w:t xml:space="preserve">is a more difficult challenge, but I think it can be met. </w:t>
      </w:r>
    </w:p>
    <w:p w14:paraId="3621FF4B" w14:textId="77777777" w:rsidR="004E76DF" w:rsidRPr="00414E48" w:rsidRDefault="004E76DF" w:rsidP="00414E48">
      <w:pPr>
        <w:spacing w:after="160" w:line="480" w:lineRule="auto"/>
        <w:ind w:left="0" w:right="0" w:firstLine="0"/>
        <w:jc w:val="both"/>
        <w:rPr>
          <w:b/>
          <w:sz w:val="22"/>
          <w:lang w:val="en-GB"/>
        </w:rPr>
      </w:pPr>
      <w:r w:rsidRPr="00414E48">
        <w:rPr>
          <w:b/>
          <w:sz w:val="22"/>
          <w:lang w:val="en-GB"/>
        </w:rPr>
        <w:t>Panmemetics</w:t>
      </w:r>
    </w:p>
    <w:p w14:paraId="514BB2D1" w14:textId="77777777" w:rsidR="004E76DF" w:rsidRPr="00414E48" w:rsidRDefault="004E76DF" w:rsidP="00414E48">
      <w:pPr>
        <w:spacing w:after="160" w:line="480" w:lineRule="auto"/>
        <w:ind w:left="0" w:right="0" w:firstLine="0"/>
        <w:jc w:val="both"/>
        <w:rPr>
          <w:sz w:val="22"/>
          <w:lang w:val="en-US"/>
        </w:rPr>
      </w:pPr>
      <w:r w:rsidRPr="00414E48">
        <w:rPr>
          <w:sz w:val="22"/>
          <w:lang w:val="en-GB"/>
        </w:rPr>
        <w:t xml:space="preserve">Early enthusiasts of the new science of “memetics” proposed a radically new way to look at human culture. In their topsy-turvy world, culture is not the product of human intelligence and creativity, but a collection of viruses colonizing our brains to further their own reproduction </w:t>
      </w:r>
      <w:r w:rsidRPr="00414E48">
        <w:rPr>
          <w:sz w:val="22"/>
          <w:lang w:val="en-GB"/>
        </w:rPr>
        <w:fldChar w:fldCharType="begin">
          <w:fldData xml:space="preserve">PEVuZE5vdGU+PENpdGU+PEF1dGhvcj5CbGFja21vcmU8L0F1dGhvcj48WWVhcj4yMDAwPC9ZZWFy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==
</w:fldData>
        </w:fldChar>
      </w:r>
      <w:r w:rsidRPr="00414E48">
        <w:rPr>
          <w:sz w:val="22"/>
          <w:lang w:val="en-GB"/>
        </w:rPr>
        <w:instrText xml:space="preserve"> ADDIN EN.CITE </w:instrText>
      </w:r>
      <w:r w:rsidRPr="00414E48">
        <w:rPr>
          <w:sz w:val="22"/>
          <w:lang w:val="en-GB"/>
        </w:rPr>
        <w:fldChar w:fldCharType="begin">
          <w:fldData xml:space="preserve">PEVuZE5vdGU+PENpdGU+PEF1dGhvcj5CbGFja21vcmU8L0F1dGhvcj48WWVhcj4yMDAwPC9ZZWFy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==
</w:fldData>
        </w:fldChar>
      </w:r>
      <w:r w:rsidRPr="00414E48">
        <w:rPr>
          <w:sz w:val="22"/>
          <w:lang w:val="en-GB"/>
        </w:rPr>
        <w:instrText xml:space="preserve"> ADDIN EN.CITE.DATA </w:instrText>
      </w:r>
      <w:r w:rsidRPr="00414E48">
        <w:rPr>
          <w:sz w:val="22"/>
          <w:lang w:val="en-GB"/>
        </w:rPr>
      </w:r>
      <w:r w:rsidRPr="00414E48">
        <w:rPr>
          <w:sz w:val="22"/>
          <w:lang w:val="en-GB"/>
        </w:rPr>
        <w:fldChar w:fldCharType="end"/>
      </w:r>
      <w:r w:rsidRPr="00414E48">
        <w:rPr>
          <w:sz w:val="22"/>
          <w:lang w:val="en-GB"/>
        </w:rPr>
      </w:r>
      <w:r w:rsidRPr="00414E48">
        <w:rPr>
          <w:sz w:val="22"/>
          <w:lang w:val="en-GB"/>
        </w:rPr>
        <w:fldChar w:fldCharType="separate"/>
      </w:r>
      <w:r w:rsidRPr="00414E48">
        <w:rPr>
          <w:noProof/>
          <w:sz w:val="22"/>
          <w:lang w:val="en-GB"/>
        </w:rPr>
        <w:t>(Aunger, 2002; Blackmore, 2000; Stanovich, 2005)</w:t>
      </w:r>
      <w:r w:rsidRPr="00414E48">
        <w:rPr>
          <w:sz w:val="22"/>
          <w:lang w:val="en-GB"/>
        </w:rPr>
        <w:fldChar w:fldCharType="end"/>
      </w:r>
      <w:r w:rsidRPr="00414E48">
        <w:rPr>
          <w:sz w:val="22"/>
          <w:lang w:val="en-GB"/>
        </w:rPr>
        <w:t xml:space="preserve">. In this somewhat sinister worldview, our minds are little more than fertile breeding grounds for swarms of selfish little agents, or as Dennett once provocatively phrased it, a “dung heap in which the larvae of other's people ideas renew themselves” </w:t>
      </w:r>
      <w:r w:rsidRPr="00414E48">
        <w:rPr>
          <w:sz w:val="22"/>
          <w:lang w:val="en-GB"/>
        </w:rPr>
        <w:fldChar w:fldCharType="begin"/>
      </w:r>
      <w:r w:rsidRPr="00414E48">
        <w:rPr>
          <w:sz w:val="22"/>
          <w:lang w:val="en-GB"/>
        </w:rPr>
        <w:instrText xml:space="preserve"> ADDIN EN.CITE &lt;EndNote&gt;&lt;Cite&gt;&lt;Author&gt;Dennett&lt;/Author&gt;&lt;Year&gt;1995&lt;/Year&gt;&lt;IDText&gt;Darwin&amp;apos;s dangerous idea: evolution and the meanings of life&lt;/IDText&gt;&lt;DisplayText&gt;(Dennett, 1995)&lt;/DisplayText&gt;&lt;record&gt;&lt;titles&gt;&lt;title&gt;Darwin&amp;apos;s dangerous idea: evolution and the meanings of life&lt;/title&gt;&lt;short-title&gt;Darwin&amp;apos;s dangerous idea: evolution and the meanings of life&lt;/short-title&gt;&lt;/titles&gt;&lt;contributors&gt;&lt;authors&gt;&lt;author&gt;Dennett, Daniel C.&lt;/author&gt;&lt;/authors&gt;&lt;/contributors&gt;&lt;added-date format="utc"&gt;1497975539&lt;/added-date&gt;&lt;pub-location&gt;New York&lt;/pub-location&gt;&lt;ref-type name="Book"&gt;6&lt;/ref-type&gt;&lt;dates&gt;&lt;year&gt;1995&lt;/year&gt;&lt;/dates&gt;&lt;rec-number&gt;2241&lt;/rec-number&gt;&lt;publisher&gt;Simon &amp;amp; Schuster&lt;/publisher&gt;&lt;last-updated-date format="utc"&gt;1497975539&lt;/last-updated-date&gt;&lt;/record&gt;&lt;/Cite&gt;&lt;/EndNote&gt;</w:instrText>
      </w:r>
      <w:r w:rsidRPr="00414E48">
        <w:rPr>
          <w:sz w:val="22"/>
          <w:lang w:val="en-GB"/>
        </w:rPr>
        <w:fldChar w:fldCharType="separate"/>
      </w:r>
      <w:r w:rsidRPr="00414E48">
        <w:rPr>
          <w:noProof/>
          <w:sz w:val="22"/>
          <w:lang w:val="en-GB"/>
        </w:rPr>
        <w:t>(Dennett, 1995)</w:t>
      </w:r>
      <w:r w:rsidRPr="00414E48">
        <w:rPr>
          <w:sz w:val="22"/>
          <w:lang w:val="en-GB"/>
        </w:rPr>
        <w:fldChar w:fldCharType="end"/>
      </w:r>
      <w:r w:rsidRPr="00414E48">
        <w:rPr>
          <w:sz w:val="22"/>
          <w:lang w:val="en-GB"/>
        </w:rPr>
        <w:t xml:space="preserve">. As Susan Blackmore wrote about the </w:t>
      </w:r>
      <w:r w:rsidRPr="00414E48">
        <w:rPr>
          <w:i/>
          <w:sz w:val="22"/>
          <w:lang w:val="en-GB"/>
        </w:rPr>
        <w:t>gestalt switch</w:t>
      </w:r>
      <w:r w:rsidRPr="00414E48">
        <w:rPr>
          <w:sz w:val="22"/>
          <w:lang w:val="en-GB"/>
        </w:rPr>
        <w:t xml:space="preserve"> of memetics: “</w:t>
      </w:r>
      <w:r w:rsidRPr="00414E48">
        <w:rPr>
          <w:sz w:val="22"/>
          <w:lang w:val="en-US"/>
        </w:rPr>
        <w:t xml:space="preserve">Instead of thinking of our ideas as our own creations, and as working for us, we have to think of them as autonomous selfish memes, working only to get themselves copied. … This is a scary idea indeed.” </w:t>
      </w:r>
      <w:r w:rsidRPr="00414E48">
        <w:rPr>
          <w:sz w:val="22"/>
          <w:lang w:val="en-US"/>
        </w:rPr>
        <w:fldChar w:fldCharType="begin"/>
      </w:r>
      <w:r w:rsidRPr="00414E48">
        <w:rPr>
          <w:sz w:val="22"/>
          <w:lang w:val="en-US"/>
        </w:rPr>
        <w:instrText xml:space="preserve"> ADDIN EN.CITE &lt;EndNote&gt;&lt;Cite&gt;&lt;Author&gt;Blackmore&lt;/Author&gt;&lt;Year&gt;2000&lt;/Year&gt;&lt;IDText&gt;The meme machine&lt;/IDText&gt;&lt;Pages&gt;7-8&lt;/Pages&gt;&lt;DisplayText&gt;(Blackmore, 2000, pp. 7-8)&lt;/DisplayText&gt;&lt;record&gt;&lt;foreign-keys&gt;&lt;key app="EN" db-id="es9ttvsd1p2xatet5etpvexn02w99r5s0etd"&gt;897&lt;/key&gt;&lt;/foreign-keys&gt;&lt;titles&gt;&lt;title&gt;The meme machine&lt;/title&gt;&lt;/titles&gt;&lt;contributors&gt;&lt;authors&gt;&lt;author&gt;Blackmore, S. J.&lt;/author&gt;&lt;/authors&gt;&lt;/contributors&gt;&lt;added-date format="utc"&gt;1374484613&lt;/added-date&gt;&lt;pub-location&gt;Oxford&lt;/pub-location&gt;&lt;ref-type name="Book"&gt;6&lt;/ref-type&gt;&lt;dates&gt;&lt;year&gt;2000&lt;/year&gt;&lt;/dates&gt;&lt;rec-number&gt;887&lt;/rec-number&gt;&lt;publisher&gt;Oxford University Press&lt;/publisher&gt;&lt;last-updated-date format="utc"&gt;1374484613&lt;/last-updated-date&gt;&lt;/record&gt;&lt;/Cite&gt;&lt;/EndNote&gt;</w:instrText>
      </w:r>
      <w:r w:rsidRPr="00414E48">
        <w:rPr>
          <w:sz w:val="22"/>
          <w:lang w:val="en-US"/>
        </w:rPr>
        <w:fldChar w:fldCharType="separate"/>
      </w:r>
      <w:r w:rsidRPr="00414E48">
        <w:rPr>
          <w:noProof/>
          <w:sz w:val="22"/>
          <w:lang w:val="en-US"/>
        </w:rPr>
        <w:t>(Blackmore, 2000, pp. 7-8)</w:t>
      </w:r>
      <w:r w:rsidRPr="00414E48">
        <w:rPr>
          <w:sz w:val="22"/>
          <w:lang w:val="en-US"/>
        </w:rPr>
        <w:fldChar w:fldCharType="end"/>
      </w:r>
    </w:p>
    <w:p w14:paraId="6017DC35" w14:textId="50545619" w:rsidR="004E76DF" w:rsidRPr="00414E48" w:rsidRDefault="004E76DF" w:rsidP="00414E48">
      <w:pPr>
        <w:spacing w:after="160" w:line="480" w:lineRule="auto"/>
        <w:ind w:left="0" w:right="0" w:firstLine="0"/>
        <w:jc w:val="both"/>
        <w:rPr>
          <w:sz w:val="22"/>
          <w:lang w:val="en-GB"/>
        </w:rPr>
      </w:pPr>
      <w:r w:rsidRPr="00414E48">
        <w:rPr>
          <w:sz w:val="22"/>
          <w:lang w:val="en-GB"/>
        </w:rPr>
        <w:t xml:space="preserve">Dennett’s current account, in particular his use of Godfrey-Smith’s </w:t>
      </w:r>
      <w:r w:rsidRPr="00414E48">
        <w:rPr>
          <w:sz w:val="22"/>
          <w:lang w:val="en-GB"/>
        </w:rPr>
        <w:fldChar w:fldCharType="begin"/>
      </w:r>
      <w:r w:rsidRPr="00414E48">
        <w:rPr>
          <w:sz w:val="22"/>
          <w:lang w:val="en-GB"/>
        </w:rPr>
        <w:instrText xml:space="preserve"> ADDIN EN.CITE &lt;EndNote&gt;&lt;Cite ExcludeAuth="1"&gt;&lt;Author&gt;Godfrey-Smith&lt;/Author&gt;&lt;Year&gt;2009&lt;/Year&gt;&lt;IDText&gt;Darwinian populations and natural selection&lt;/IDText&gt;&lt;DisplayText&gt;(2009)&lt;/DisplayText&gt;&lt;record&gt;&lt;foreign-keys&gt;&lt;key app="EN" db-id="es9ttvsd1p2xatet5etpvexn02w99r5s0etd"&gt;765&lt;/key&gt;&lt;/foreign-keys&gt;&lt;isbn&gt;9780199552047&lt;/isbn&gt;&lt;titles&gt;&lt;title&gt;Darwinian populations and natural selection&lt;/title&gt;&lt;/titles&gt;&lt;pages&gt;VIII, 207&lt;/pages&gt;&lt;call-num&gt;L27.24F512&amp;#xD;G97.430&lt;/call-num&gt;&lt;contributors&gt;&lt;authors&gt;&lt;author&gt;Godfrey-Smith, Peter&lt;/author&gt;&lt;/authors&gt;&lt;/contributors&gt;&lt;added-date format="utc"&gt;1374484606&lt;/added-date&gt;&lt;pub-location&gt;Oxford&lt;/pub-location&gt;&lt;ref-type name="Book"&gt;6&lt;/ref-type&gt;&lt;dates&gt;&lt;year&gt;2009&lt;/year&gt;&lt;/dates&gt;&lt;rec-number&gt;819&lt;/rec-number&gt;&lt;publisher&gt;Oxford university press&lt;/publisher&gt;&lt;last-updated-date format="utc"&gt;1374484606&lt;/last-updated-date&gt;&lt;accession-num&gt;001325766&lt;/accession-num&gt;&lt;/record&gt;&lt;/Cite&gt;&lt;/EndNote&gt;</w:instrText>
      </w:r>
      <w:r w:rsidRPr="00414E48">
        <w:rPr>
          <w:sz w:val="22"/>
          <w:lang w:val="en-GB"/>
        </w:rPr>
        <w:fldChar w:fldCharType="separate"/>
      </w:r>
      <w:r w:rsidRPr="00414E48">
        <w:rPr>
          <w:noProof/>
          <w:sz w:val="22"/>
          <w:lang w:val="en-GB"/>
        </w:rPr>
        <w:t>(2009)</w:t>
      </w:r>
      <w:r w:rsidRPr="00414E48">
        <w:rPr>
          <w:sz w:val="22"/>
          <w:lang w:val="en-GB"/>
        </w:rPr>
        <w:fldChar w:fldCharType="end"/>
      </w:r>
      <w:r w:rsidRPr="00414E48">
        <w:rPr>
          <w:sz w:val="22"/>
          <w:lang w:val="en-GB"/>
        </w:rPr>
        <w:t xml:space="preserve"> Darwinian spaces to make sense of the “de-Darwinizing” of culture and the conscious domestication of memes, moves away from panmemetics, perhaps more clearly than his earlier </w:t>
      </w:r>
      <w:r w:rsidRPr="00414E48">
        <w:rPr>
          <w:i/>
          <w:sz w:val="22"/>
          <w:lang w:val="en-GB"/>
        </w:rPr>
        <w:t>Darwin’s Dangerous Idea</w:t>
      </w:r>
      <w:r w:rsidRPr="00414E48">
        <w:rPr>
          <w:sz w:val="22"/>
          <w:lang w:val="en-GB"/>
        </w:rPr>
        <w:t xml:space="preserve">. Even though memes initially evolved by blind and unguided evolution, claims Dennett in his new book, many were gradually domesticated by their hosts, who became more reflective and self-conscious about them. As culture gradually moves in the direction of the “intelligent design” corner of the Darwinian space (top-down, foresighted, directed), the meme’s eye view loses traction and becomes less interesting. Let me try to spell out the differences between the two approaches, as I see them. First, unlike Dennett’s account in </w:t>
      </w:r>
      <w:r w:rsidRPr="00414E48">
        <w:rPr>
          <w:i/>
          <w:iCs/>
          <w:sz w:val="22"/>
          <w:lang w:val="en-GB"/>
        </w:rPr>
        <w:t>BBB</w:t>
      </w:r>
      <w:r w:rsidRPr="00414E48">
        <w:rPr>
          <w:sz w:val="22"/>
          <w:lang w:val="en-GB"/>
        </w:rPr>
        <w:t xml:space="preserve">, panmemetics leaves little or no room for human autonomy and creativity. Panmemetics suggests that we are not in control of our thoughts; if anything, the reverse is true. In the words of Robert </w:t>
      </w:r>
      <w:proofErr w:type="spellStart"/>
      <w:r w:rsidRPr="00414E48">
        <w:rPr>
          <w:sz w:val="22"/>
          <w:lang w:val="en-GB"/>
        </w:rPr>
        <w:t>Aunger</w:t>
      </w:r>
      <w:proofErr w:type="spellEnd"/>
      <w:r w:rsidRPr="00414E48">
        <w:rPr>
          <w:sz w:val="22"/>
          <w:lang w:val="en-GB"/>
        </w:rPr>
        <w:t xml:space="preserve">: </w:t>
      </w:r>
      <w:r w:rsidRPr="00414E48">
        <w:rPr>
          <w:sz w:val="22"/>
          <w:lang w:val="en-US"/>
        </w:rPr>
        <w:t xml:space="preserve">“Do we have thoughts, or do they have us?” </w:t>
      </w:r>
      <w:r w:rsidRPr="00414E48">
        <w:rPr>
          <w:sz w:val="22"/>
          <w:lang w:val="en-US"/>
        </w:rPr>
        <w:fldChar w:fldCharType="begin"/>
      </w:r>
      <w:r w:rsidRPr="00414E48">
        <w:rPr>
          <w:sz w:val="22"/>
          <w:lang w:val="en-US"/>
        </w:rPr>
        <w:instrText xml:space="preserve"> ADDIN EN.CITE &lt;EndNote&gt;&lt;Cite&gt;&lt;Author&gt;Aunger&lt;/Author&gt;&lt;Year&gt;2002&lt;/Year&gt;&lt;IDText&gt;The electric meme: A new theory of how we think&lt;/IDText&gt;&lt;Suffix&gt;`, loc. 120&lt;/Suffix&gt;&lt;DisplayText&gt;(Aunger, 2002, loc. 120)&lt;/DisplayText&gt;&lt;record&gt;&lt;isbn&gt;0743201507&lt;/isbn&gt;&lt;titles&gt;&lt;title&gt;The electric meme: A new theory of how we think&lt;/title&gt;&lt;short-title&gt;The electric meme: A new theory of how we think&lt;/short-title&gt;&lt;/titles&gt;&lt;contributors&gt;&lt;authors&gt;&lt;author&gt;Aunger, Robert&lt;/author&gt;&lt;/authors&gt;&lt;/contributors&gt;&lt;added-date format="utc"&gt;1497975530&lt;/added-date&gt;&lt;ref-type name="Book"&gt;6&lt;/ref-type&gt;&lt;dates&gt;&lt;year&gt;2002&lt;/year&gt;&lt;/dates&gt;&lt;rec-number&gt;1587&lt;/rec-number&gt;&lt;publisher&gt;Cambridge Univ Press&lt;/publisher&gt;&lt;last-updated-date format="utc"&gt;1497975530&lt;/last-updated-date&gt;&lt;/record&gt;&lt;/Cite&gt;&lt;/EndNote&gt;</w:instrText>
      </w:r>
      <w:r w:rsidRPr="00414E48">
        <w:rPr>
          <w:sz w:val="22"/>
          <w:lang w:val="en-US"/>
        </w:rPr>
        <w:fldChar w:fldCharType="separate"/>
      </w:r>
      <w:r w:rsidRPr="00414E48">
        <w:rPr>
          <w:noProof/>
          <w:sz w:val="22"/>
          <w:lang w:val="en-US"/>
        </w:rPr>
        <w:t>(Aunger, 2002, loc. 120)</w:t>
      </w:r>
      <w:r w:rsidRPr="00414E48">
        <w:rPr>
          <w:sz w:val="22"/>
          <w:lang w:val="en-US"/>
        </w:rPr>
        <w:fldChar w:fldCharType="end"/>
      </w:r>
      <w:r w:rsidRPr="00414E48">
        <w:rPr>
          <w:sz w:val="22"/>
          <w:lang w:val="en-GB"/>
        </w:rPr>
        <w:t xml:space="preserve"> A second and related problem with panmemetics is that it threatens to level all distinctions between harmful and useful cultural </w:t>
      </w:r>
      <w:r w:rsidRPr="00414E48">
        <w:rPr>
          <w:sz w:val="22"/>
          <w:lang w:val="en-GB"/>
        </w:rPr>
        <w:lastRenderedPageBreak/>
        <w:t xml:space="preserve">inventions. If the whole of human culture is seen as just a set of swarms of viruses bent on exploiting our brains as a breeding ground for their own reproduction, we no longer have any theoretical resources to distinguish between good and bad memes, between </w:t>
      </w:r>
      <w:r w:rsidR="006D0D74" w:rsidRPr="00414E48">
        <w:rPr>
          <w:sz w:val="22"/>
          <w:lang w:val="en-GB"/>
        </w:rPr>
        <w:t xml:space="preserve">beautiful </w:t>
      </w:r>
      <w:r w:rsidRPr="00414E48">
        <w:rPr>
          <w:sz w:val="22"/>
          <w:lang w:val="en-GB"/>
        </w:rPr>
        <w:t xml:space="preserve">folk songs and </w:t>
      </w:r>
      <w:r w:rsidR="00B3565C" w:rsidRPr="00414E48">
        <w:rPr>
          <w:sz w:val="22"/>
          <w:lang w:val="en-GB"/>
        </w:rPr>
        <w:t xml:space="preserve">annoying </w:t>
      </w:r>
      <w:r w:rsidR="008F12E0" w:rsidRPr="00414E48">
        <w:rPr>
          <w:sz w:val="22"/>
          <w:lang w:val="en-GB"/>
        </w:rPr>
        <w:t>earworms</w:t>
      </w:r>
      <w:r w:rsidRPr="00414E48">
        <w:rPr>
          <w:sz w:val="22"/>
          <w:lang w:val="en-GB"/>
        </w:rPr>
        <w:t xml:space="preserve">, between science and superstition. To dismiss any idea as a “virus” that has “infected” people then becomes a hollow rhetorical ploy. Moreover, as Dennett points out, this view implicitly buys into the false assumption that biological viruses are always harmful, while in fact the overwhelming majority of them are neutral, and some may even be beneficial to their host. Dennett, by contrast, makes a distinction between three categories of memes, based on an analogy with biological symbionts </w:t>
      </w:r>
      <w:r w:rsidRPr="00414E48">
        <w:rPr>
          <w:sz w:val="22"/>
          <w:lang w:val="en-GB"/>
        </w:rPr>
        <w:fldChar w:fldCharType="begin"/>
      </w:r>
      <w:r w:rsidRPr="00414E48">
        <w:rPr>
          <w:sz w:val="22"/>
          <w:lang w:val="en-GB"/>
        </w:rPr>
        <w:instrText xml:space="preserve"> ADDIN EN.CITE &lt;EndNote&gt;&lt;Cite&gt;&lt;Author&gt;Dennett&lt;/Author&gt;&lt;Year&gt;2001&lt;/Year&gt;&lt;IDText&gt;The evolution of evaluators&lt;/IDText&gt;&lt;DisplayText&gt;(Dennett, 2001)&lt;/DisplayText&gt;&lt;record&gt;&lt;isbn&gt;113635669X&lt;/isbn&gt;&lt;titles&gt;&lt;title&gt;The evolution of evaluators&lt;/title&gt;&lt;secondary-title&gt;The evolution of economic diversity&lt;/secondary-title&gt;&lt;short-title&gt;The evolution of evaluators&lt;/short-title&gt;&lt;/titles&gt;&lt;pages&gt;66-81&lt;/pages&gt;&lt;contributors&gt;&lt;authors&gt;&lt;author&gt;Dennett, Daniel C.&lt;/author&gt;&lt;/authors&gt;&lt;/contributors&gt;&lt;added-date format="utc"&gt;1497975539&lt;/added-date&gt;&lt;ref-type name="Book Section"&gt;5&lt;/ref-type&gt;&lt;dates&gt;&lt;year&gt;2001&lt;/year&gt;&lt;/dates&gt;&lt;rec-number&gt;2244&lt;/rec-number&gt;&lt;publisher&gt;Routledge&lt;/publisher&gt;&lt;last-updated-date format="utc"&gt;1522241567&lt;/last-updated-date&gt;&lt;contributors&gt;&lt;secondary-authors&gt;&lt;author&gt;Nicita, A.&lt;/author&gt;&lt;author&gt;Pagano, U.&lt;/author&gt;&lt;/secondary-authors&gt;&lt;/contributors&gt;&lt;/record&gt;&lt;/Cite&gt;&lt;/EndNote&gt;</w:instrText>
      </w:r>
      <w:r w:rsidRPr="00414E48">
        <w:rPr>
          <w:sz w:val="22"/>
          <w:lang w:val="en-GB"/>
        </w:rPr>
        <w:fldChar w:fldCharType="separate"/>
      </w:r>
      <w:r w:rsidRPr="00414E48">
        <w:rPr>
          <w:noProof/>
          <w:sz w:val="22"/>
          <w:lang w:val="en-GB"/>
        </w:rPr>
        <w:t>(Dennett, 2001)</w:t>
      </w:r>
      <w:r w:rsidRPr="00414E48">
        <w:rPr>
          <w:sz w:val="22"/>
          <w:lang w:val="en-GB"/>
        </w:rPr>
        <w:fldChar w:fldCharType="end"/>
      </w:r>
      <w:r w:rsidRPr="00414E48">
        <w:rPr>
          <w:sz w:val="22"/>
          <w:lang w:val="en-GB"/>
        </w:rPr>
        <w:t>: some are mutualists (enhancing the fitness of the host), others are commensals (neutral to the host), and the rest are parasites (fitness-reducing).</w:t>
      </w:r>
    </w:p>
    <w:p w14:paraId="3E40AA5D" w14:textId="37A27601" w:rsidR="004E76DF" w:rsidRPr="00414E48" w:rsidRDefault="004E76DF" w:rsidP="00414E48">
      <w:pPr>
        <w:spacing w:after="160" w:line="480" w:lineRule="auto"/>
        <w:ind w:left="0" w:right="0" w:firstLine="0"/>
        <w:jc w:val="both"/>
        <w:rPr>
          <w:sz w:val="22"/>
          <w:lang w:val="en-GB"/>
        </w:rPr>
      </w:pPr>
      <w:r w:rsidRPr="00414E48">
        <w:rPr>
          <w:sz w:val="22"/>
          <w:lang w:val="en-GB"/>
        </w:rPr>
        <w:t xml:space="preserve">This seems like a good idea, but it raises the question: what exactly is the point of reference with respect to which the interests of the memetic symbionts are defined? In the biological realm, when we are talking about the interests of parasite and host, ultimately we are talking about the interests of their respective genes. But in the cultural domain, we seem to have a triangular relationship: the interests of our genes, those of our memes, </w:t>
      </w:r>
      <w:r w:rsidRPr="00414E48">
        <w:rPr>
          <w:i/>
          <w:sz w:val="22"/>
          <w:lang w:val="en-GB"/>
        </w:rPr>
        <w:t>and those of ourselves</w:t>
      </w:r>
      <w:r w:rsidRPr="00414E48">
        <w:rPr>
          <w:sz w:val="22"/>
          <w:lang w:val="en-GB"/>
        </w:rPr>
        <w:t xml:space="preserve">. If we are talking about cultural parasites, we therefore have to ask: </w:t>
      </w:r>
      <w:r w:rsidRPr="00414E48">
        <w:rPr>
          <w:i/>
          <w:sz w:val="22"/>
          <w:lang w:val="en-GB"/>
        </w:rPr>
        <w:t xml:space="preserve">cui </w:t>
      </w:r>
      <w:proofErr w:type="spellStart"/>
      <w:r w:rsidRPr="00414E48">
        <w:rPr>
          <w:i/>
          <w:sz w:val="22"/>
          <w:lang w:val="en-GB"/>
        </w:rPr>
        <w:t>malo</w:t>
      </w:r>
      <w:proofErr w:type="spellEnd"/>
      <w:r w:rsidRPr="00414E48">
        <w:rPr>
          <w:i/>
          <w:sz w:val="22"/>
          <w:lang w:val="en-GB"/>
        </w:rPr>
        <w:t xml:space="preserve">? </w:t>
      </w:r>
      <w:r w:rsidRPr="00414E48">
        <w:rPr>
          <w:sz w:val="22"/>
          <w:lang w:val="en-GB"/>
        </w:rPr>
        <w:t xml:space="preserve">Who or what is being harmed in this </w:t>
      </w:r>
      <w:r w:rsidRPr="00414E48">
        <w:rPr>
          <w:i/>
          <w:sz w:val="22"/>
          <w:lang w:val="en-GB"/>
        </w:rPr>
        <w:t>ménage à trois</w:t>
      </w:r>
      <w:r w:rsidRPr="00414E48">
        <w:rPr>
          <w:sz w:val="22"/>
          <w:lang w:val="en-GB"/>
        </w:rPr>
        <w:t xml:space="preserve">? </w:t>
      </w:r>
    </w:p>
    <w:p w14:paraId="05B3EB7D" w14:textId="77777777" w:rsidR="008F6DB1" w:rsidRPr="00414E48" w:rsidRDefault="008F6DB1" w:rsidP="00414E48">
      <w:pPr>
        <w:spacing w:after="160" w:line="480" w:lineRule="auto"/>
        <w:ind w:left="0" w:right="0" w:firstLine="0"/>
        <w:jc w:val="both"/>
        <w:rPr>
          <w:b/>
          <w:sz w:val="22"/>
          <w:lang w:val="en-GB"/>
        </w:rPr>
      </w:pPr>
      <w:r w:rsidRPr="00414E48">
        <w:rPr>
          <w:b/>
          <w:sz w:val="22"/>
          <w:lang w:val="en-GB"/>
        </w:rPr>
        <w:t xml:space="preserve">Cui </w:t>
      </w:r>
      <w:proofErr w:type="spellStart"/>
      <w:r w:rsidRPr="00414E48">
        <w:rPr>
          <w:b/>
          <w:sz w:val="22"/>
          <w:lang w:val="en-GB"/>
        </w:rPr>
        <w:t>malo</w:t>
      </w:r>
      <w:proofErr w:type="spellEnd"/>
      <w:r w:rsidRPr="00414E48">
        <w:rPr>
          <w:b/>
          <w:sz w:val="22"/>
          <w:lang w:val="en-GB"/>
        </w:rPr>
        <w:t>?</w:t>
      </w:r>
    </w:p>
    <w:p w14:paraId="51D479DE" w14:textId="0CBB44A6" w:rsidR="004E76DF" w:rsidRPr="00414E48" w:rsidRDefault="004E76DF" w:rsidP="00414E48">
      <w:pPr>
        <w:spacing w:after="160" w:line="480" w:lineRule="auto"/>
        <w:ind w:left="0" w:right="0" w:firstLine="0"/>
        <w:jc w:val="both"/>
        <w:rPr>
          <w:sz w:val="22"/>
          <w:lang w:val="en-GB"/>
        </w:rPr>
      </w:pPr>
      <w:r w:rsidRPr="00414E48">
        <w:rPr>
          <w:sz w:val="22"/>
          <w:lang w:val="en-GB"/>
        </w:rPr>
        <w:t xml:space="preserve">In his discussion of memetic symbionts, Dennett seems to use genetic fitness as a reference point, but sometimes he shifts to personal interests. For example, in his discussion of dancing memes, he described mutualism as the possibility that the memes “offered some benefit to the genes of the proto-dancers” </w:t>
      </w:r>
      <w:r w:rsidRPr="00414E48">
        <w:rPr>
          <w:sz w:val="22"/>
          <w:lang w:val="en-GB"/>
        </w:rPr>
        <w:fldChar w:fldCharType="begin"/>
      </w:r>
      <w:r w:rsidRPr="00414E48">
        <w:rPr>
          <w:sz w:val="22"/>
          <w:lang w:val="en-GB"/>
        </w:rPr>
        <w:instrText xml:space="preserve"> ADDIN EN.CITE &lt;EndNote&gt;&lt;Cite&gt;&lt;Author&gt;Dennett&lt;/Author&gt;&lt;Year&gt;2017&lt;/Year&gt;&lt;IDText&gt;From Bacteria to Bach and Back: The Evolution of Minds&lt;/IDText&gt;&lt;Pages&gt;232&lt;/Pages&gt;&lt;DisplayText&gt;(Dennett, 2017, p. 232)&lt;/DisplayText&gt;&lt;record&gt;&lt;urls&gt;&lt;related-urls&gt;&lt;url&gt;https://books.google.be/books?id=iHtEvgAACAAJ&lt;/url&gt;&lt;/related-urls&gt;&lt;/urls&gt;&lt;isbn&gt;9780241003565&lt;/isbn&gt;&lt;titles&gt;&lt;title&gt;From Bacteria to Bach and Back: The Evolution of Minds&lt;/title&gt;&lt;short-title&gt;From Bacteria to Bach and Back: The Evolution of Minds&lt;/short-title&gt;&lt;/titles&gt;&lt;contributors&gt;&lt;authors&gt;&lt;author&gt;Dennett, Daniel C.&lt;/author&gt;&lt;/authors&gt;&lt;/contributors&gt;&lt;added-date format="utc"&gt;1497975540&lt;/added-date&gt;&lt;ref-type name="Book"&gt;6&lt;/ref-type&gt;&lt;dates&gt;&lt;year&gt;2017&lt;/year&gt;&lt;/dates&gt;&lt;rec-number&gt;2251&lt;/rec-number&gt;&lt;publisher&gt;Penguin Books, Limited&lt;/publisher&gt;&lt;last-updated-date format="utc"&gt;1498056377&lt;/last-updated-date&gt;&lt;/record&gt;&lt;/Cite&gt;&lt;/EndNote&gt;</w:instrText>
      </w:r>
      <w:r w:rsidRPr="00414E48">
        <w:rPr>
          <w:sz w:val="22"/>
          <w:lang w:val="en-GB"/>
        </w:rPr>
        <w:fldChar w:fldCharType="separate"/>
      </w:r>
      <w:r w:rsidRPr="00414E48">
        <w:rPr>
          <w:noProof/>
          <w:sz w:val="22"/>
          <w:lang w:val="en-GB"/>
        </w:rPr>
        <w:t>(Dennett, 2017, p. 232)</w:t>
      </w:r>
      <w:r w:rsidRPr="00414E48">
        <w:rPr>
          <w:sz w:val="22"/>
          <w:lang w:val="en-GB"/>
        </w:rPr>
        <w:fldChar w:fldCharType="end"/>
      </w:r>
      <w:r w:rsidRPr="00414E48">
        <w:rPr>
          <w:sz w:val="22"/>
          <w:lang w:val="en-GB"/>
        </w:rPr>
        <w:t xml:space="preserve">. Consistent with this approach, Dennett has written earlier that “the most obvious meme example” of a parasite is “the meme for celibacy (and chastity, I might add, to close a notorious loophole)”  </w:t>
      </w:r>
      <w:r w:rsidRPr="00414E48">
        <w:rPr>
          <w:sz w:val="22"/>
          <w:lang w:val="en-GB"/>
        </w:rPr>
        <w:fldChar w:fldCharType="begin"/>
      </w:r>
      <w:r w:rsidRPr="00414E48">
        <w:rPr>
          <w:sz w:val="22"/>
          <w:lang w:val="en-GB"/>
        </w:rPr>
        <w:instrText xml:space="preserve"> ADDIN EN.CITE &lt;EndNote&gt;&lt;Cite ExcludeAuth="1"&gt;&lt;Author&gt;Dennett&lt;/Author&gt;&lt;Year&gt;1995&lt;/Year&gt;&lt;IDText&gt;Darwin&amp;apos;s dangerous idea: evolution and the meanings of life&lt;/IDText&gt;&lt;Pages&gt;367&lt;/Pages&gt;&lt;DisplayText&gt;(1995, p. 367)&lt;/DisplayText&gt;&lt;record&gt;&lt;rec-number&gt;1854&lt;/rec-number&gt;&lt;foreign-keys&gt;&lt;key app="EN" db-id="es9ttvsd1p2xatet5etpvexn02w99r5s0etd" timestamp="1380803252"&gt;1854&lt;/key&gt;&lt;/foreign-keys&gt;&lt;ref-type name="Book"&gt;6&lt;/ref-type&gt;&lt;contributors&gt;&lt;authors&gt;&lt;author&gt;Dennett, Daniel C.&lt;/author&gt;&lt;/authors&gt;&lt;/contributors&gt;&lt;titles&gt;&lt;title&gt;Darwin&amp;apos;s dangerous idea: evolution and the meanings of life&lt;/title&gt;&lt;/titles&gt;&lt;dates&gt;&lt;year&gt;1995&lt;/year&gt;&lt;/dates&gt;&lt;pub-location&gt;New York&lt;/pub-location&gt;&lt;publisher&gt;Simon &amp;amp; Schuster&lt;/publisher&gt;&lt;/record&gt;&lt;/Cite&gt;&lt;/EndNote&gt;</w:instrText>
      </w:r>
      <w:r w:rsidRPr="00414E48">
        <w:rPr>
          <w:sz w:val="22"/>
          <w:lang w:val="en-GB"/>
        </w:rPr>
        <w:fldChar w:fldCharType="separate"/>
      </w:r>
      <w:r w:rsidRPr="00414E48">
        <w:rPr>
          <w:noProof/>
          <w:sz w:val="22"/>
          <w:lang w:val="en-GB"/>
        </w:rPr>
        <w:t>(1995, p. 367)</w:t>
      </w:r>
      <w:r w:rsidRPr="00414E48">
        <w:rPr>
          <w:sz w:val="22"/>
          <w:lang w:val="en-GB"/>
        </w:rPr>
        <w:fldChar w:fldCharType="end"/>
      </w:r>
      <w:r w:rsidRPr="00414E48">
        <w:rPr>
          <w:sz w:val="22"/>
          <w:lang w:val="en-GB"/>
        </w:rPr>
        <w:t xml:space="preserve">. But elsewhere Dennett seems to use our personal judgments as a reference point rather than </w:t>
      </w:r>
      <w:r w:rsidRPr="00414E48">
        <w:rPr>
          <w:sz w:val="22"/>
          <w:lang w:val="en-GB"/>
        </w:rPr>
        <w:lastRenderedPageBreak/>
        <w:t xml:space="preserve">biological fitness, as when he poses the question: “Is [cultural item] </w:t>
      </w:r>
      <w:r w:rsidR="008F6DB1" w:rsidRPr="00414E48">
        <w:rPr>
          <w:sz w:val="22"/>
          <w:lang w:val="en-GB"/>
        </w:rPr>
        <w:t>x</w:t>
      </w:r>
      <w:r w:rsidRPr="00414E48">
        <w:rPr>
          <w:sz w:val="22"/>
          <w:lang w:val="en-GB"/>
        </w:rPr>
        <w:t xml:space="preserve"> a good worth preserving and bequeathing or a bit of parasitic junk?” (2017, p. 247)? </w:t>
      </w:r>
    </w:p>
    <w:p w14:paraId="5F540972" w14:textId="32455B3A" w:rsidR="004E76DF" w:rsidRPr="00414E48" w:rsidRDefault="004E76DF" w:rsidP="00414E48">
      <w:pPr>
        <w:spacing w:after="160" w:line="480" w:lineRule="auto"/>
        <w:ind w:left="0" w:right="0" w:firstLine="0"/>
        <w:jc w:val="both"/>
        <w:rPr>
          <w:sz w:val="22"/>
          <w:lang w:val="en-GB"/>
        </w:rPr>
      </w:pPr>
      <w:r w:rsidRPr="00414E48">
        <w:rPr>
          <w:sz w:val="22"/>
          <w:lang w:val="en-GB"/>
        </w:rPr>
        <w:t xml:space="preserve">But the two reference points, though they often align, are not identical. For instance, contraceptives are clearly detrimental to our biological fitness, and therefore “parasitical” with regard to our genes’ interests. But I may still decide to use them, after careful reflection, because they allow me to fulfil my personal life goals. In that sense, the meme for birth control is indeed “worth preserving and bequeathing”, as far as I’m concerned, though my genes would beg to differ. In fact, most of the ideas of modern culture are “parasitical” from the gene’s eye view, because they tend to lower fertility. </w:t>
      </w:r>
      <w:proofErr w:type="spellStart"/>
      <w:r w:rsidRPr="00414E48">
        <w:rPr>
          <w:sz w:val="22"/>
          <w:lang w:val="en-GB"/>
        </w:rPr>
        <w:t>Richerson</w:t>
      </w:r>
      <w:proofErr w:type="spellEnd"/>
      <w:r w:rsidRPr="00414E48">
        <w:rPr>
          <w:sz w:val="22"/>
          <w:lang w:val="en-GB"/>
        </w:rPr>
        <w:t xml:space="preserve"> and Boyd highlighted the tension when they quipped that “[</w:t>
      </w:r>
      <w:proofErr w:type="spellStart"/>
      <w:r w:rsidRPr="00414E48">
        <w:rPr>
          <w:sz w:val="22"/>
          <w:lang w:val="en-GB"/>
        </w:rPr>
        <w:t>i</w:t>
      </w:r>
      <w:proofErr w:type="spellEnd"/>
      <w:r w:rsidRPr="00414E48">
        <w:rPr>
          <w:sz w:val="22"/>
          <w:lang w:val="en-GB"/>
        </w:rPr>
        <w:t xml:space="preserve">]f you want to improve your kids’ genetic fitness, for goodness sake don’t help them with their homework!” </w:t>
      </w:r>
      <w:r w:rsidRPr="00414E48">
        <w:rPr>
          <w:sz w:val="22"/>
          <w:lang w:val="en-GB"/>
        </w:rPr>
        <w:fldChar w:fldCharType="begin"/>
      </w:r>
      <w:r w:rsidRPr="00414E48">
        <w:rPr>
          <w:sz w:val="22"/>
          <w:lang w:val="en-GB"/>
        </w:rPr>
        <w:instrText xml:space="preserve"> ADDIN EN.CITE &lt;EndNote&gt;&lt;Cite&gt;&lt;Author&gt;Richerson&lt;/Author&gt;&lt;Year&gt;2005&lt;/Year&gt;&lt;IDText&gt;Not by genes alone: How culture transformed human evolution&lt;/IDText&gt;&lt;Pages&gt;178&lt;/Pages&gt;&lt;DisplayText&gt;(Richerson &amp;amp; Boyd, 2005, p. 178)&lt;/DisplayText&gt;&lt;record&gt;&lt;foreign-keys&gt;&lt;key app="EN" db-id="es9ttvsd1p2xatet5etpvexn02w99r5s0etd"&gt;730&lt;/key&gt;&lt;/foreign-keys&gt;&lt;isbn&gt;0226712842&lt;/isbn&gt;&lt;titles&gt;&lt;title&gt;Not by genes alone: How culture transformed human evolution&lt;/title&gt;&lt;/titles&gt;&lt;pages&gt;IX, 332&lt;/pages&gt;&lt;call-num&gt;PS04.ARCHIEF.2GA086&amp;#xD;L67B.D314&lt;/call-num&gt;&lt;contributors&gt;&lt;authors&gt;&lt;author&gt;Richerson, Peter J.&lt;/author&gt;&lt;author&gt;Boyd, Robert&lt;/author&gt;&lt;/authors&gt;&lt;/contributors&gt;&lt;added-date format="utc"&gt;1374484605&lt;/added-date&gt;&lt;pub-location&gt;Chicago (Ill.)&lt;/pub-location&gt;&lt;ref-type name="Book"&gt;6&lt;/ref-type&gt;&lt;dates&gt;&lt;year&gt;2005&lt;/year&gt;&lt;/dates&gt;&lt;rec-number&gt;799&lt;/rec-number&gt;&lt;publisher&gt;University of Chicago press&lt;/publisher&gt;&lt;last-updated-date format="utc"&gt;1374484605&lt;/last-updated-date&gt;&lt;accession-num&gt;000859503&lt;/accession-num&gt;&lt;/record&gt;&lt;/Cite&gt;&lt;/EndNote&gt;</w:instrText>
      </w:r>
      <w:r w:rsidRPr="00414E48">
        <w:rPr>
          <w:sz w:val="22"/>
          <w:lang w:val="en-GB"/>
        </w:rPr>
        <w:fldChar w:fldCharType="separate"/>
      </w:r>
      <w:r w:rsidRPr="00414E48">
        <w:rPr>
          <w:noProof/>
          <w:sz w:val="22"/>
          <w:lang w:val="en-GB"/>
        </w:rPr>
        <w:t>(Richerson &amp; Boyd, 2005, p. 178)</w:t>
      </w:r>
      <w:r w:rsidRPr="00414E48">
        <w:rPr>
          <w:sz w:val="22"/>
          <w:lang w:val="en-GB"/>
        </w:rPr>
        <w:fldChar w:fldCharType="end"/>
      </w:r>
      <w:r w:rsidRPr="00414E48">
        <w:rPr>
          <w:sz w:val="22"/>
          <w:lang w:val="en-GB"/>
        </w:rPr>
        <w:t>. No sensible person except the crudest pop-</w:t>
      </w:r>
      <w:proofErr w:type="spellStart"/>
      <w:r w:rsidRPr="00414E48">
        <w:rPr>
          <w:sz w:val="22"/>
          <w:lang w:val="en-GB"/>
        </w:rPr>
        <w:t>sociobiologist</w:t>
      </w:r>
      <w:proofErr w:type="spellEnd"/>
      <w:r w:rsidRPr="00414E48">
        <w:rPr>
          <w:sz w:val="22"/>
          <w:lang w:val="en-GB"/>
        </w:rPr>
        <w:t xml:space="preserve"> would heed this advice and keep his kids away from school.</w:t>
      </w:r>
      <w:r w:rsidR="008F6DB1" w:rsidRPr="00414E48" w:rsidDel="008F6DB1">
        <w:rPr>
          <w:rStyle w:val="Voetnootmarkering"/>
          <w:rFonts w:cs="Arial"/>
          <w:sz w:val="22"/>
          <w:lang w:val="en-GB"/>
        </w:rPr>
        <w:t xml:space="preserve"> </w:t>
      </w:r>
      <w:r w:rsidRPr="00414E48">
        <w:rPr>
          <w:sz w:val="22"/>
          <w:lang w:val="en-GB"/>
        </w:rPr>
        <w:t xml:space="preserve"> What is good for me may be bad for my genes. Conversely, memes that enhance my biological fitness may actually be detrimental to my personal interests. Think of the pro-natalist ideologies of some religious sects, which command their members to spawn as many children as possible, strictly forbidding any form of birth control. Although such ideologies serve the interests of the hosts’ genes (and</w:t>
      </w:r>
      <w:r w:rsidR="00B4743A" w:rsidRPr="00414E48">
        <w:rPr>
          <w:sz w:val="22"/>
          <w:lang w:val="en-GB"/>
        </w:rPr>
        <w:t xml:space="preserve"> </w:t>
      </w:r>
      <w:r w:rsidRPr="00414E48">
        <w:rPr>
          <w:sz w:val="22"/>
          <w:lang w:val="en-GB"/>
        </w:rPr>
        <w:t xml:space="preserve">the future membership of the sect), they do not necessarily make for happy and fulfilling lives (especially not for women). </w:t>
      </w:r>
    </w:p>
    <w:p w14:paraId="35FB456A" w14:textId="14D73D5D" w:rsidR="004E76DF" w:rsidRPr="00414E48" w:rsidRDefault="004E76DF" w:rsidP="00414E48">
      <w:pPr>
        <w:spacing w:after="160" w:line="480" w:lineRule="auto"/>
        <w:ind w:left="0" w:right="0" w:firstLine="0"/>
        <w:jc w:val="both"/>
        <w:rPr>
          <w:sz w:val="22"/>
          <w:lang w:val="en-GB"/>
        </w:rPr>
      </w:pPr>
      <w:r w:rsidRPr="00414E48">
        <w:rPr>
          <w:sz w:val="22"/>
          <w:lang w:val="en-GB"/>
        </w:rPr>
        <w:t xml:space="preserve">So which memes are the real parasites? What reference point should we choose to flesh out the analogy with biological symbionts? Of course there is no single correct answer to this, as it depends on the sort of question you are interested in. If you are trying to reconstruct the origins of language and culture itself, you will be interested in the interaction between memes and genes. Why did the genes allow memes to flourish in the first place? As Dennett writes, the earliest memes “must have included enough mutualists and commensals among the parasites not to kill off their hosts” (p. 283). But if we are talking about celibacy or contraceptives, which are much later cultural inventions, I think memetics has little explanatory work to do, because these are not products of blind cultural evolution. Forms of culture that </w:t>
      </w:r>
      <w:r w:rsidRPr="00414E48">
        <w:rPr>
          <w:sz w:val="22"/>
          <w:lang w:val="en-GB"/>
        </w:rPr>
        <w:lastRenderedPageBreak/>
        <w:t xml:space="preserve">are “parasitical” from the perspective of my genes may be the outcome of deliberate decisions and </w:t>
      </w:r>
      <w:r w:rsidR="00253D95" w:rsidRPr="00414E48">
        <w:rPr>
          <w:sz w:val="22"/>
          <w:lang w:val="en-GB"/>
        </w:rPr>
        <w:t>‘</w:t>
      </w:r>
      <w:r w:rsidRPr="00414E48">
        <w:rPr>
          <w:sz w:val="22"/>
          <w:lang w:val="en-GB"/>
        </w:rPr>
        <w:t>intelligent design</w:t>
      </w:r>
      <w:r w:rsidR="00253D95" w:rsidRPr="00414E48">
        <w:rPr>
          <w:sz w:val="22"/>
          <w:lang w:val="en-GB"/>
        </w:rPr>
        <w:t>’</w:t>
      </w:r>
      <w:r w:rsidRPr="00414E48">
        <w:rPr>
          <w:sz w:val="22"/>
          <w:lang w:val="en-GB"/>
        </w:rPr>
        <w:t xml:space="preserve">. In the case of contraceptives, the rationales are not floating freely, but firmly anchored in humans minds: </w:t>
      </w:r>
      <w:r w:rsidRPr="00414E48">
        <w:rPr>
          <w:i/>
          <w:sz w:val="22"/>
          <w:lang w:val="en-GB"/>
        </w:rPr>
        <w:t>we</w:t>
      </w:r>
      <w:r w:rsidRPr="00414E48">
        <w:rPr>
          <w:sz w:val="22"/>
          <w:lang w:val="en-GB"/>
        </w:rPr>
        <w:t xml:space="preserve"> developed birth control technologies, and we chose to use them in full knowledge of their effects. We didn’t need the </w:t>
      </w:r>
      <w:proofErr w:type="spellStart"/>
      <w:r w:rsidRPr="00414E48">
        <w:rPr>
          <w:sz w:val="22"/>
          <w:lang w:val="en-GB"/>
        </w:rPr>
        <w:t>memeticist</w:t>
      </w:r>
      <w:proofErr w:type="spellEnd"/>
      <w:r w:rsidRPr="00414E48">
        <w:rPr>
          <w:sz w:val="22"/>
          <w:lang w:val="en-GB"/>
        </w:rPr>
        <w:t xml:space="preserve"> to tell us that humans sometimes act against their reproductive interest.</w:t>
      </w:r>
      <w:r w:rsidRPr="00414E48">
        <w:rPr>
          <w:rStyle w:val="Voetnootmarkering"/>
          <w:rFonts w:cs="Arial"/>
          <w:sz w:val="22"/>
          <w:lang w:val="en-GB"/>
        </w:rPr>
        <w:footnoteReference w:id="2"/>
      </w:r>
      <w:r w:rsidRPr="00414E48">
        <w:rPr>
          <w:sz w:val="22"/>
          <w:lang w:val="en-GB"/>
        </w:rPr>
        <w:t xml:space="preserve"> But how about memes that subvert or harm our </w:t>
      </w:r>
      <w:r w:rsidRPr="00414E48">
        <w:rPr>
          <w:i/>
          <w:sz w:val="22"/>
          <w:lang w:val="en-GB"/>
        </w:rPr>
        <w:t>personal</w:t>
      </w:r>
      <w:r w:rsidRPr="00414E48">
        <w:rPr>
          <w:sz w:val="22"/>
          <w:lang w:val="en-GB"/>
        </w:rPr>
        <w:t xml:space="preserve"> interests? If the Catholic idea of celibacy can be regarded as a “parasite”, perhaps that is not so much because it lowers reproductive success – so do contraceptives – but because it relies on notions of sinfulness and sexual repression that tend to cause frustration and unhappiness. </w:t>
      </w:r>
    </w:p>
    <w:p w14:paraId="03A2B5AC" w14:textId="034DD16C" w:rsidR="004E76DF" w:rsidRPr="00414E48" w:rsidRDefault="004E76DF" w:rsidP="00414E48">
      <w:pPr>
        <w:spacing w:after="160" w:line="480" w:lineRule="auto"/>
        <w:ind w:left="0" w:right="0" w:firstLine="0"/>
        <w:jc w:val="both"/>
        <w:rPr>
          <w:sz w:val="22"/>
          <w:lang w:val="en-GB"/>
        </w:rPr>
      </w:pPr>
      <w:r w:rsidRPr="00414E48">
        <w:rPr>
          <w:sz w:val="22"/>
          <w:lang w:val="en-GB"/>
        </w:rPr>
        <w:t xml:space="preserve">Even theorists who are comfortable with the notion of unauthored cultural design have been suspicious of this idea, or have given the hypothesis only scant attention. </w:t>
      </w:r>
      <w:r w:rsidRPr="00414E48">
        <w:rPr>
          <w:sz w:val="22"/>
          <w:lang w:val="en-US"/>
        </w:rPr>
        <w:t xml:space="preserve">Dennett’s </w:t>
      </w:r>
      <w:r w:rsidRPr="00414E48">
        <w:rPr>
          <w:i/>
          <w:sz w:val="22"/>
          <w:lang w:val="en-US"/>
        </w:rPr>
        <w:t>Breaking the Spell</w:t>
      </w:r>
      <w:r w:rsidRPr="00414E48">
        <w:rPr>
          <w:sz w:val="22"/>
          <w:lang w:val="en-US"/>
        </w:rPr>
        <w:t xml:space="preserve"> </w:t>
      </w:r>
      <w:r w:rsidRPr="00414E48">
        <w:rPr>
          <w:sz w:val="22"/>
          <w:lang w:val="en-US"/>
        </w:rPr>
        <w:fldChar w:fldCharType="begin"/>
      </w:r>
      <w:r w:rsidRPr="00414E48">
        <w:rPr>
          <w:sz w:val="22"/>
          <w:lang w:val="en-US"/>
        </w:rPr>
        <w:instrText xml:space="preserve"> ADDIN EN.CITE &lt;EndNote&gt;&lt;Cite ExcludeAuth="1"&gt;&lt;Author&gt;Dennett&lt;/Author&gt;&lt;Year&gt;2006&lt;/Year&gt;&lt;IDText&gt;Breaking the spell: Religion as a natural phenomenon&lt;/IDText&gt;&lt;DisplayText&gt;(2006)&lt;/DisplayText&gt;&lt;record&gt;&lt;foreign-keys&gt;&lt;key app="EN" db-id="es9ttvsd1p2xatet5etpvexn02w99r5s0etd"&gt;481&lt;/key&gt;&lt;/foreign-keys&gt;&lt;titles&gt;&lt;title&gt;Breaking the spell: Religion as a natural phenomenon&lt;/title&gt;&lt;/titles&gt;&lt;contributors&gt;&lt;authors&gt;&lt;author&gt;Dennett, Daniel C.&lt;/author&gt;&lt;/authors&gt;&lt;/contributors&gt;&lt;added-date format="utc"&gt;1374484585&lt;/added-date&gt;&lt;pub-location&gt;New York, N.Y.&lt;/pub-location&gt;&lt;ref-type name="Book"&gt;6&lt;/ref-type&gt;&lt;dates&gt;&lt;year&gt;2006&lt;/year&gt;&lt;/dates&gt;&lt;rec-number&gt;562&lt;/rec-number&gt;&lt;publisher&gt;Viking (Penguin)&lt;/publisher&gt;&lt;last-updated-date format="utc"&gt;1374484585&lt;/last-updated-date&gt;&lt;/record&gt;&lt;/Cite&gt;&lt;/EndNote&gt;</w:instrText>
      </w:r>
      <w:r w:rsidRPr="00414E48">
        <w:rPr>
          <w:sz w:val="22"/>
          <w:lang w:val="en-US"/>
        </w:rPr>
        <w:fldChar w:fldCharType="separate"/>
      </w:r>
      <w:r w:rsidRPr="00414E48">
        <w:rPr>
          <w:noProof/>
          <w:sz w:val="22"/>
          <w:lang w:val="en-US"/>
        </w:rPr>
        <w:t>(2006)</w:t>
      </w:r>
      <w:r w:rsidRPr="00414E48">
        <w:rPr>
          <w:sz w:val="22"/>
          <w:lang w:val="en-US"/>
        </w:rPr>
        <w:fldChar w:fldCharType="end"/>
      </w:r>
      <w:r w:rsidRPr="00414E48">
        <w:rPr>
          <w:sz w:val="22"/>
          <w:lang w:val="en-US"/>
        </w:rPr>
        <w:t xml:space="preserve"> famously opens with the provocative vignette of zombie ants that are infected with a parasitical lancet fluke, as an analogy for religion. </w:t>
      </w:r>
      <w:r w:rsidRPr="00414E48">
        <w:rPr>
          <w:sz w:val="22"/>
          <w:lang w:val="en-GB"/>
        </w:rPr>
        <w:t xml:space="preserve">Many regarded Dennett’s analogy as nothing more than vacuous rhetoric to please his New Atheist audience, with no theoretical import </w:t>
      </w:r>
      <w:r w:rsidRPr="00414E48">
        <w:rPr>
          <w:sz w:val="22"/>
          <w:lang w:val="en-GB"/>
        </w:rPr>
        <w:fldChar w:fldCharType="begin"/>
      </w:r>
      <w:r w:rsidRPr="00414E48">
        <w:rPr>
          <w:sz w:val="22"/>
          <w:lang w:val="en-GB"/>
        </w:rPr>
        <w:instrText xml:space="preserve"> ADDIN EN.CITE &lt;EndNote&gt;&lt;Cite&gt;&lt;Author&gt;Atran&lt;/Author&gt;&lt;Year&gt;2002&lt;/Year&gt;&lt;IDText&gt;In gods we trust : The evolutionary landscape of religion&lt;/IDText&gt;&lt;Prefix&gt;e.g. &lt;/Prefix&gt;&lt;Pages&gt;240&lt;/Pages&gt;&lt;DisplayText&gt;(e.g. Atran, 2002, p. 240)&lt;/DisplayText&gt;&lt;record&gt;&lt;foreign-keys&gt;&lt;key app="EN" db-id="es9ttvsd1p2xatet5etpvexn02w99r5s0etd"&gt;681&lt;/key&gt;&lt;/foreign-keys&gt;&lt;isbn&gt;0195149300&lt;/isbn&gt;&lt;titles&gt;&lt;title&gt;In gods we trust : The evolutionary landscape of religion&lt;/title&gt;&lt;/titles&gt;&lt;pages&gt;XVI, 348 ill.&lt;/pages&gt;&lt;call-num&gt;L27.10A800&lt;/call-num&gt;&lt;contributors&gt;&lt;authors&gt;&lt;author&gt;Atran, Scott&lt;/author&gt;&lt;/authors&gt;&lt;/contributors&gt;&lt;added-date format="utc"&gt;1374484605&lt;/added-date&gt;&lt;pub-location&gt;Oxford&lt;/pub-location&gt;&lt;ref-type name="Book"&gt;6&lt;/ref-type&gt;&lt;dates&gt;&lt;year&gt;2002&lt;/year&gt;&lt;/dates&gt;&lt;rec-number&gt;757&lt;/rec-number&gt;&lt;publisher&gt;Oxford University Press&lt;/publisher&gt;&lt;last-updated-date format="utc"&gt;1374484605&lt;/last-updated-date&gt;&lt;accession-num&gt;000800996&lt;/accession-num&gt;&lt;/record&gt;&lt;/Cite&gt;&lt;/EndNote&gt;</w:instrText>
      </w:r>
      <w:r w:rsidRPr="00414E48">
        <w:rPr>
          <w:sz w:val="22"/>
          <w:lang w:val="en-GB"/>
        </w:rPr>
        <w:fldChar w:fldCharType="separate"/>
      </w:r>
      <w:r w:rsidRPr="00414E48">
        <w:rPr>
          <w:noProof/>
          <w:sz w:val="22"/>
          <w:lang w:val="en-GB"/>
        </w:rPr>
        <w:t>(e.g. Atran, 2002, p. 240)</w:t>
      </w:r>
      <w:r w:rsidRPr="00414E48">
        <w:rPr>
          <w:sz w:val="22"/>
          <w:lang w:val="en-GB"/>
        </w:rPr>
        <w:fldChar w:fldCharType="end"/>
      </w:r>
      <w:r w:rsidRPr="00414E48">
        <w:rPr>
          <w:sz w:val="22"/>
          <w:lang w:val="en-GB"/>
        </w:rPr>
        <w:t xml:space="preserve">. The concerns of these critics are not directly addressed in Dennett’s chapter XI on common objections against memes (though they are a variant of the objection “Memes add nothing to what we already know about culture”), so I want to tackle them here. </w:t>
      </w:r>
    </w:p>
    <w:p w14:paraId="142049E0" w14:textId="77777777" w:rsidR="004E76DF" w:rsidRPr="00414E48" w:rsidRDefault="004E76DF" w:rsidP="00414E48">
      <w:pPr>
        <w:spacing w:after="200" w:line="480" w:lineRule="auto"/>
        <w:jc w:val="both"/>
        <w:rPr>
          <w:b/>
          <w:sz w:val="22"/>
          <w:lang w:val="en-GB"/>
        </w:rPr>
      </w:pPr>
      <w:r w:rsidRPr="00414E48">
        <w:rPr>
          <w:b/>
          <w:sz w:val="22"/>
          <w:lang w:val="en-GB"/>
        </w:rPr>
        <w:t>The argument against cultural parasites</w:t>
      </w:r>
    </w:p>
    <w:p w14:paraId="35BEC74E" w14:textId="77777777" w:rsidR="004E76DF" w:rsidRPr="00414E48" w:rsidRDefault="004E76DF" w:rsidP="00414E48">
      <w:pPr>
        <w:spacing w:line="480" w:lineRule="auto"/>
        <w:ind w:left="0" w:firstLine="0"/>
        <w:jc w:val="both"/>
        <w:rPr>
          <w:sz w:val="22"/>
          <w:lang w:val="en-GB"/>
        </w:rPr>
      </w:pPr>
      <w:r w:rsidRPr="00414E48">
        <w:rPr>
          <w:sz w:val="22"/>
          <w:lang w:val="en-US"/>
        </w:rPr>
        <w:t xml:space="preserve">The only way for a meme to spread is to be registered by human senses. Some may occasionally fly below the radar of conscious awareness, but they always have to be </w:t>
      </w:r>
      <w:r w:rsidRPr="00414E48">
        <w:rPr>
          <w:i/>
          <w:sz w:val="22"/>
          <w:lang w:val="en-US"/>
        </w:rPr>
        <w:t xml:space="preserve">perceived </w:t>
      </w:r>
      <w:r w:rsidRPr="00414E48">
        <w:rPr>
          <w:sz w:val="22"/>
          <w:lang w:val="en-US"/>
        </w:rPr>
        <w:t xml:space="preserve">somehow. Memes are then selected by human minds. Some are ignored or forgotten, while others are retained, because they are more salient, attractive, beautiful, titillating, or otherwise </w:t>
      </w:r>
      <w:r w:rsidRPr="00414E48">
        <w:rPr>
          <w:sz w:val="22"/>
          <w:lang w:val="en-US"/>
        </w:rPr>
        <w:lastRenderedPageBreak/>
        <w:t xml:space="preserve">deemed valuable by their hosts. Durham </w:t>
      </w:r>
      <w:r w:rsidRPr="00414E48">
        <w:rPr>
          <w:sz w:val="22"/>
          <w:lang w:val="en-US"/>
        </w:rPr>
        <w:fldChar w:fldCharType="begin"/>
      </w:r>
      <w:r w:rsidRPr="00414E48">
        <w:rPr>
          <w:sz w:val="22"/>
          <w:lang w:val="en-US"/>
        </w:rPr>
        <w:instrText xml:space="preserve"> ADDIN EN.CITE &lt;EndNote&gt;&lt;Cite ExcludeAuth="1"&gt;&lt;Author&gt;Durham&lt;/Author&gt;&lt;Year&gt;1991&lt;/Year&gt;&lt;IDText&gt;Coevolution: Genes, culture, and human diversity&lt;/IDText&gt;&lt;DisplayText&gt;(1991)&lt;/DisplayText&gt;&lt;record&gt;&lt;isbn&gt;0804721564&lt;/isbn&gt;&lt;titles&gt;&lt;title&gt;Coevolution: Genes, culture, and human diversity&lt;/title&gt;&lt;short-title&gt;Coevolution: Genes, culture, and human diversity&lt;/short-title&gt;&lt;/titles&gt;&lt;contributors&gt;&lt;authors&gt;&lt;author&gt;Durham, William H&lt;/author&gt;&lt;/authors&gt;&lt;/contributors&gt;&lt;added-date format="utc"&gt;1497975540&lt;/added-date&gt;&lt;ref-type name="Book"&gt;6&lt;/ref-type&gt;&lt;dates&gt;&lt;year&gt;1991&lt;/year&gt;&lt;/dates&gt;&lt;rec-number&gt;2296&lt;/rec-number&gt;&lt;publisher&gt;Stanford University Press&lt;/publisher&gt;&lt;last-updated-date format="utc"&gt;1497975540&lt;/last-updated-date&gt;&lt;/record&gt;&lt;/Cite&gt;&lt;/EndNote&gt;</w:instrText>
      </w:r>
      <w:r w:rsidRPr="00414E48">
        <w:rPr>
          <w:sz w:val="22"/>
          <w:lang w:val="en-US"/>
        </w:rPr>
        <w:fldChar w:fldCharType="separate"/>
      </w:r>
      <w:r w:rsidRPr="00414E48">
        <w:rPr>
          <w:noProof/>
          <w:sz w:val="22"/>
          <w:lang w:val="en-US"/>
        </w:rPr>
        <w:t>(1991)</w:t>
      </w:r>
      <w:r w:rsidRPr="00414E48">
        <w:rPr>
          <w:sz w:val="22"/>
          <w:lang w:val="en-US"/>
        </w:rPr>
        <w:fldChar w:fldCharType="end"/>
      </w:r>
      <w:r w:rsidRPr="00414E48">
        <w:rPr>
          <w:sz w:val="22"/>
          <w:lang w:val="en-US"/>
        </w:rPr>
        <w:t xml:space="preserve"> called this “preservation by preference”.</w:t>
      </w:r>
      <w:r w:rsidRPr="00414E48">
        <w:rPr>
          <w:rStyle w:val="Voetnootmarkering"/>
          <w:rFonts w:cs="Arial"/>
          <w:sz w:val="22"/>
          <w:lang w:val="en-US"/>
        </w:rPr>
        <w:footnoteReference w:id="3"/>
      </w:r>
      <w:r w:rsidRPr="00414E48">
        <w:rPr>
          <w:sz w:val="22"/>
          <w:lang w:val="en-US"/>
        </w:rPr>
        <w:t xml:space="preserve"> But this raises the question: if human beings </w:t>
      </w:r>
      <w:r w:rsidRPr="00414E48">
        <w:rPr>
          <w:sz w:val="22"/>
          <w:lang w:val="en-GB"/>
        </w:rPr>
        <w:t xml:space="preserve">are the ones who do all the perceiving and selecting and evaluating, shouldn’t we expect memes to serve </w:t>
      </w:r>
      <w:r w:rsidRPr="00414E48">
        <w:rPr>
          <w:i/>
          <w:sz w:val="22"/>
          <w:lang w:val="en-GB"/>
        </w:rPr>
        <w:t>our</w:t>
      </w:r>
      <w:r w:rsidRPr="00414E48">
        <w:rPr>
          <w:sz w:val="22"/>
          <w:lang w:val="en-GB"/>
        </w:rPr>
        <w:t xml:space="preserve"> interests? As Ruth Millikan develops the argument: </w:t>
      </w:r>
    </w:p>
    <w:p w14:paraId="72F0C643" w14:textId="77777777" w:rsidR="004E76DF" w:rsidRPr="00414E48" w:rsidRDefault="004E76DF" w:rsidP="00414E48">
      <w:pPr>
        <w:spacing w:line="480" w:lineRule="auto"/>
        <w:ind w:left="708"/>
        <w:jc w:val="both"/>
        <w:rPr>
          <w:sz w:val="22"/>
          <w:lang w:val="en-US"/>
        </w:rPr>
      </w:pPr>
      <w:r w:rsidRPr="00414E48">
        <w:rPr>
          <w:sz w:val="22"/>
          <w:lang w:val="en-US"/>
        </w:rPr>
        <w:t xml:space="preserve">Part of what they have been selected for is their ability to be reproduced accurately through the medium of human minds. But this does not subvert their essentially human purposes. ... The memes have merely fed these interests a much richer diet than if each person had to invent all of his own amusements, or invent all of the entertainments he uses to invoke the gratitude and appreciation of others. … Side effects and mishaps resulting from use of these [basic cognitive] mechanisms will surely occur, but there is no reason to suppose that they systematically produce memes with purposes of a different kind from those either of the genes or of the psyche. </w:t>
      </w:r>
      <w:r w:rsidRPr="00414E48">
        <w:rPr>
          <w:sz w:val="22"/>
          <w:lang w:val="en-US"/>
        </w:rPr>
        <w:fldChar w:fldCharType="begin"/>
      </w:r>
      <w:r w:rsidRPr="00414E48">
        <w:rPr>
          <w:sz w:val="22"/>
          <w:lang w:val="en-US"/>
        </w:rPr>
        <w:instrText xml:space="preserve"> ADDIN EN.CITE &lt;EndNote&gt;&lt;Cite&gt;&lt;Author&gt;Millikan&lt;/Author&gt;&lt;Year&gt;2004&lt;/Year&gt;&lt;IDText&gt;Varieties of meaning: the 2002 Jean Nicod lectures&lt;/IDText&gt;&lt;Pages&gt;18-19&lt;/Pages&gt;&lt;DisplayText&gt;(Millikan, 2004, pp. 18-19)&lt;/DisplayText&gt;&lt;record&gt;&lt;foreign-keys&gt;&lt;key app="EN" db-id="es9ttvsd1p2xatet5etpvexn02w99r5s0etd"&gt;1457&lt;/key&gt;&lt;/foreign-keys&gt;&lt;isbn&gt;0262134446&lt;/isbn&gt;&lt;titles&gt;&lt;title&gt;Varieties of meaning: the 2002 Jean Nicod lectures&lt;/title&gt;&lt;/titles&gt;&lt;contributors&gt;&lt;authors&gt;&lt;author&gt;Millikan, Ruth Garrett&lt;/author&gt;&lt;/authors&gt;&lt;/contributors&gt;&lt;added-date format="utc"&gt;1374484650&lt;/added-date&gt;&lt;ref-type name="Book"&gt;6&lt;/ref-type&gt;&lt;dates&gt;&lt;year&gt;2004&lt;/year&gt;&lt;/dates&gt;&lt;rec-number&gt;1304&lt;/rec-number&gt;&lt;publisher&gt;The MIT Press&lt;/publisher&gt;&lt;last-updated-date format="utc"&gt;1374484650&lt;/last-updated-date&gt;&lt;/record&gt;&lt;/Cite&gt;&lt;/EndNote&gt;</w:instrText>
      </w:r>
      <w:r w:rsidRPr="00414E48">
        <w:rPr>
          <w:sz w:val="22"/>
          <w:lang w:val="en-US"/>
        </w:rPr>
        <w:fldChar w:fldCharType="separate"/>
      </w:r>
      <w:r w:rsidRPr="00414E48">
        <w:rPr>
          <w:noProof/>
          <w:sz w:val="22"/>
          <w:lang w:val="en-US"/>
        </w:rPr>
        <w:t>(Millikan, 2004, pp. 18-19)</w:t>
      </w:r>
      <w:r w:rsidRPr="00414E48">
        <w:rPr>
          <w:sz w:val="22"/>
          <w:lang w:val="en-US"/>
        </w:rPr>
        <w:fldChar w:fldCharType="end"/>
      </w:r>
    </w:p>
    <w:p w14:paraId="19F2EAC2" w14:textId="4B02FF6E" w:rsidR="004E76DF" w:rsidRPr="00414E48" w:rsidRDefault="004E76DF" w:rsidP="00414E48">
      <w:pPr>
        <w:spacing w:after="160" w:line="480" w:lineRule="auto"/>
        <w:ind w:left="0" w:right="0" w:firstLine="0"/>
        <w:jc w:val="both"/>
        <w:rPr>
          <w:sz w:val="22"/>
          <w:lang w:val="en-GB"/>
        </w:rPr>
      </w:pPr>
      <w:r w:rsidRPr="00414E48">
        <w:rPr>
          <w:sz w:val="22"/>
          <w:lang w:val="en-GB"/>
        </w:rPr>
        <w:t>If Millikan is correct, memetic purposes will always be reducible either to genetic purposes or to individual preferences and intentions.</w:t>
      </w:r>
      <w:r w:rsidRPr="00414E48">
        <w:rPr>
          <w:rStyle w:val="Voetnootmarkering"/>
          <w:rFonts w:cs="Arial"/>
          <w:sz w:val="22"/>
          <w:lang w:val="en-GB"/>
        </w:rPr>
        <w:footnoteReference w:id="4"/>
      </w:r>
      <w:r w:rsidRPr="00414E48">
        <w:rPr>
          <w:sz w:val="22"/>
          <w:lang w:val="en-GB"/>
        </w:rPr>
        <w:t xml:space="preserve"> Recipes, words, beliefs, dances, ways of making pots and folk </w:t>
      </w:r>
      <w:r w:rsidR="00581ECA" w:rsidRPr="00414E48">
        <w:rPr>
          <w:sz w:val="22"/>
          <w:lang w:val="en-GB"/>
        </w:rPr>
        <w:t xml:space="preserve">tunes </w:t>
      </w:r>
      <w:r w:rsidRPr="00414E48">
        <w:rPr>
          <w:sz w:val="22"/>
          <w:lang w:val="en-GB"/>
        </w:rPr>
        <w:t xml:space="preserve">have evolved to appeal to our taste buds, tickle our fancy, or suit our needs. </w:t>
      </w:r>
      <w:r w:rsidRPr="00414E48">
        <w:rPr>
          <w:sz w:val="22"/>
          <w:lang w:val="en-US"/>
        </w:rPr>
        <w:t>People want canoes that don’t sink, melodies that are moving, and hand axes that are efficient – and cultural evolution delivers them. Perhaps we cannot take credit for all that smart design</w:t>
      </w:r>
      <w:r w:rsidRPr="00414E48">
        <w:rPr>
          <w:sz w:val="22"/>
          <w:lang w:val="en-GB"/>
        </w:rPr>
        <w:t xml:space="preserve">, but the ‘purposes’ of the memes are still pretty much our own purposes too. </w:t>
      </w:r>
    </w:p>
    <w:p w14:paraId="1724D60B" w14:textId="1CC9A750" w:rsidR="004E76DF" w:rsidRPr="00414E48" w:rsidRDefault="004E76DF" w:rsidP="00414E48">
      <w:pPr>
        <w:spacing w:after="160" w:line="480" w:lineRule="auto"/>
        <w:ind w:left="0" w:right="0" w:firstLine="0"/>
        <w:jc w:val="both"/>
        <w:rPr>
          <w:sz w:val="22"/>
          <w:lang w:val="en-GB"/>
        </w:rPr>
      </w:pPr>
      <w:r w:rsidRPr="00414E48">
        <w:rPr>
          <w:sz w:val="22"/>
          <w:lang w:val="en-GB"/>
        </w:rPr>
        <w:t xml:space="preserve">I believe that Millikan’s point is an important one, and I don’t think Dennett has </w:t>
      </w:r>
      <w:r w:rsidR="00487AF4">
        <w:rPr>
          <w:sz w:val="22"/>
          <w:lang w:val="en-GB"/>
        </w:rPr>
        <w:t xml:space="preserve">addressed it </w:t>
      </w:r>
      <w:r w:rsidR="00581ECA" w:rsidRPr="00414E48">
        <w:rPr>
          <w:sz w:val="22"/>
          <w:lang w:val="en-GB"/>
        </w:rPr>
        <w:t>yet</w:t>
      </w:r>
      <w:r w:rsidRPr="00414E48">
        <w:rPr>
          <w:sz w:val="22"/>
          <w:lang w:val="en-GB"/>
        </w:rPr>
        <w:t xml:space="preserve">. </w:t>
      </w:r>
      <w:bookmarkStart w:id="0" w:name="_GoBack"/>
      <w:r w:rsidRPr="00414E48">
        <w:rPr>
          <w:sz w:val="22"/>
          <w:lang w:val="en-GB"/>
        </w:rPr>
        <w:t xml:space="preserve">In many cases, memetic purposes will be derivative of human purposes, which is another way of saying that meme talk will be superfluous. </w:t>
      </w:r>
      <w:bookmarkEnd w:id="0"/>
      <w:r w:rsidRPr="00414E48">
        <w:rPr>
          <w:sz w:val="22"/>
          <w:lang w:val="en-GB"/>
        </w:rPr>
        <w:t xml:space="preserve">Is ‘E=mc²’ a meme? In some sense, certainly. It’s a discrete and digitized cultural item, and an extremely successful one at that. But it’s not very informative (though neither strictly false) to be told that the meme of E=mc² ‘has exploited </w:t>
      </w:r>
      <w:r w:rsidRPr="00414E48">
        <w:rPr>
          <w:sz w:val="22"/>
          <w:lang w:val="en-GB"/>
        </w:rPr>
        <w:lastRenderedPageBreak/>
        <w:t xml:space="preserve">the brains of millions of physicists as well as lay people as vectors for its own dissemination’. For the same reason, I think Dennett gets carried away a little bit when he writes at some point that “perhaps we should think of astronauts going to the moon as the meme’s way of getting into the next generation of science nerds” (p. 255). But of course, astronauts make conscious decisions to go the moon, and even if NASA uses space travel as a propaganda tool to get more funding and attract budding scientists, these are deliberate intentions formed by the leaders of NASA. The ‘memes’ of space travel have been well domesticated </w:t>
      </w:r>
      <w:r w:rsidR="000623A4" w:rsidRPr="00414E48">
        <w:rPr>
          <w:sz w:val="22"/>
          <w:lang w:val="en-GB"/>
        </w:rPr>
        <w:t>and de-Darwiniz</w:t>
      </w:r>
      <w:r w:rsidR="00174EBB" w:rsidRPr="00414E48">
        <w:rPr>
          <w:sz w:val="22"/>
          <w:lang w:val="en-GB"/>
        </w:rPr>
        <w:t xml:space="preserve">ed </w:t>
      </w:r>
      <w:r w:rsidRPr="00414E48">
        <w:rPr>
          <w:sz w:val="22"/>
          <w:lang w:val="en-GB"/>
        </w:rPr>
        <w:t xml:space="preserve">indeed. </w:t>
      </w:r>
    </w:p>
    <w:p w14:paraId="7B3414FF" w14:textId="72F7D85D" w:rsidR="004E76DF" w:rsidRPr="00414E48" w:rsidRDefault="004E76DF" w:rsidP="00414E48">
      <w:pPr>
        <w:spacing w:after="160" w:line="480" w:lineRule="auto"/>
        <w:ind w:left="0" w:right="0" w:firstLine="0"/>
        <w:jc w:val="both"/>
        <w:rPr>
          <w:sz w:val="22"/>
          <w:lang w:val="en-GB"/>
        </w:rPr>
      </w:pPr>
      <w:r w:rsidRPr="00414E48">
        <w:rPr>
          <w:sz w:val="22"/>
          <w:lang w:val="en-GB"/>
        </w:rPr>
        <w:t xml:space="preserve">But Dennett’s work on language and the evolution of consciousness shows that there are plenty of other cases where the meme’s eye view is very enlightening indeed, and where Millikan’s point does not apply. True, human beings are the selectors on whom the cultural fate of the memes depend, but that does not mean that people have any clue about their </w:t>
      </w:r>
      <w:r w:rsidRPr="00414E48">
        <w:rPr>
          <w:i/>
          <w:iCs/>
          <w:sz w:val="22"/>
          <w:lang w:val="en-GB"/>
        </w:rPr>
        <w:t>reasons</w:t>
      </w:r>
      <w:r w:rsidRPr="00414E48">
        <w:rPr>
          <w:sz w:val="22"/>
          <w:lang w:val="en-GB"/>
        </w:rPr>
        <w:t xml:space="preserve"> for selecting. People are often not aware of the aggregated small effects of their actions, or even that they are acting in the first place. In his book </w:t>
      </w:r>
      <w:r w:rsidRPr="00414E48">
        <w:rPr>
          <w:i/>
          <w:sz w:val="22"/>
          <w:lang w:val="en-GB"/>
        </w:rPr>
        <w:t xml:space="preserve">The Secret of our Success, </w:t>
      </w:r>
      <w:r w:rsidRPr="00414E48">
        <w:rPr>
          <w:sz w:val="22"/>
          <w:lang w:val="en-GB"/>
        </w:rPr>
        <w:t xml:space="preserve">Henrich </w:t>
      </w:r>
      <w:r w:rsidRPr="00414E48">
        <w:rPr>
          <w:sz w:val="22"/>
          <w:lang w:val="en-GB"/>
        </w:rPr>
        <w:fldChar w:fldCharType="begin"/>
      </w:r>
      <w:r w:rsidRPr="00414E48">
        <w:rPr>
          <w:sz w:val="22"/>
          <w:lang w:val="en-GB"/>
        </w:rPr>
        <w:instrText xml:space="preserve"> ADDIN EN.CITE &lt;EndNote&gt;&lt;Cite ExcludeAuth="1"&gt;&lt;Author&gt;Henrich&lt;/Author&gt;&lt;Year&gt;2015&lt;/Year&gt;&lt;IDText&gt;The secret of our success: How culture is driving human evolution, domesticating our species, and making us smarter&lt;/IDText&gt;&lt;Pages&gt;102-104&lt;/Pages&gt;&lt;DisplayText&gt;(2015, pp. 102-104)&lt;/DisplayText&gt;&lt;record&gt;&lt;isbn&gt;1400873290&lt;/isbn&gt;&lt;titles&gt;&lt;title&gt;The secret of our success: How culture is driving human evolution, domesticating our species, and making us smarter&lt;/title&gt;&lt;short-title&gt;The secret of our success: How culture is driving human evolution, domesticating our species, and making us smarter&lt;/short-title&gt;&lt;/titles&gt;&lt;contributors&gt;&lt;authors&gt;&lt;author&gt;Henrich, Joseph&lt;/author&gt;&lt;/authors&gt;&lt;/contributors&gt;&lt;added-date format="utc"&gt;1497975547&lt;/added-date&gt;&lt;ref-type name="Book"&gt;6&lt;/ref-type&gt;&lt;dates&gt;&lt;year&gt;2015&lt;/year&gt;&lt;/dates&gt;&lt;rec-number&gt;2736&lt;/rec-number&gt;&lt;publisher&gt;Princeton University Press&lt;/publisher&gt;&lt;last-updated-date format="utc"&gt;1497975547&lt;/last-updated-date&gt;&lt;/record&gt;&lt;/Cite&gt;&lt;/EndNote&gt;</w:instrText>
      </w:r>
      <w:r w:rsidRPr="00414E48">
        <w:rPr>
          <w:sz w:val="22"/>
          <w:lang w:val="en-GB"/>
        </w:rPr>
        <w:fldChar w:fldCharType="separate"/>
      </w:r>
      <w:r w:rsidRPr="00414E48">
        <w:rPr>
          <w:noProof/>
          <w:sz w:val="22"/>
          <w:lang w:val="en-GB"/>
        </w:rPr>
        <w:t>(2015, pp. 102-104)</w:t>
      </w:r>
      <w:r w:rsidRPr="00414E48">
        <w:rPr>
          <w:sz w:val="22"/>
          <w:lang w:val="en-GB"/>
        </w:rPr>
        <w:fldChar w:fldCharType="end"/>
      </w:r>
      <w:r w:rsidRPr="00414E48">
        <w:rPr>
          <w:sz w:val="22"/>
          <w:lang w:val="en-GB"/>
        </w:rPr>
        <w:t xml:space="preserve"> writes how the </w:t>
      </w:r>
      <w:proofErr w:type="spellStart"/>
      <w:r w:rsidRPr="00414E48">
        <w:rPr>
          <w:sz w:val="22"/>
          <w:lang w:val="en-GB"/>
        </w:rPr>
        <w:t>Mapuche</w:t>
      </w:r>
      <w:proofErr w:type="spellEnd"/>
      <w:r w:rsidRPr="00414E48">
        <w:rPr>
          <w:sz w:val="22"/>
          <w:lang w:val="en-GB"/>
        </w:rPr>
        <w:t xml:space="preserve"> tribe in Chile detoxify their corn by sprinkling it with wood ashes. The fascinating thing about this cultural adaptation is that not only was it not invented by any intelligent designer, but the consumers are not even aware why they are adding the wood ash. When asked, they just say that “it’s our custom”. But it stands to reason (or does it?) that the real reason has to do with detoxification. In other words, the purpose of the procedure does not seem to be derivative of human purposes, as it is not represented anywhere. So where should we anchor it except in the memes themselves? </w:t>
      </w:r>
    </w:p>
    <w:p w14:paraId="181672E6" w14:textId="77777777" w:rsidR="004E76DF" w:rsidRPr="00414E48" w:rsidRDefault="004E76DF" w:rsidP="00414E48">
      <w:pPr>
        <w:spacing w:line="480" w:lineRule="auto"/>
        <w:ind w:left="0" w:firstLine="0"/>
        <w:jc w:val="both"/>
        <w:rPr>
          <w:b/>
          <w:sz w:val="22"/>
          <w:lang w:val="en-GB"/>
        </w:rPr>
      </w:pPr>
      <w:r w:rsidRPr="00414E48">
        <w:rPr>
          <w:b/>
          <w:sz w:val="22"/>
          <w:lang w:val="en-GB"/>
        </w:rPr>
        <w:t>Belief systems and other parasites</w:t>
      </w:r>
    </w:p>
    <w:p w14:paraId="3042A990" w14:textId="29344E83" w:rsidR="004E76DF" w:rsidRPr="00414E48" w:rsidRDefault="004E76DF" w:rsidP="00414E48">
      <w:pPr>
        <w:spacing w:after="160" w:line="480" w:lineRule="auto"/>
        <w:ind w:left="0" w:right="0" w:firstLine="0"/>
        <w:jc w:val="both"/>
        <w:rPr>
          <w:sz w:val="22"/>
          <w:lang w:val="en-GB"/>
        </w:rPr>
      </w:pPr>
      <w:r w:rsidRPr="00414E48">
        <w:rPr>
          <w:sz w:val="22"/>
          <w:lang w:val="en-GB"/>
        </w:rPr>
        <w:t xml:space="preserve">If people can be completely clueless about the adaptive rationale of their cultural inventions, it is perfectly possible that they unwittingly create forms of culture that are actually detrimental to them. Dennett is fond of examples like addictions, earworms, bad habits, and guilty pleasures. These cultural parasites arise out of a form of interpersonal conflict: some part of us likes them, but another part doesn’t </w:t>
      </w:r>
      <w:r w:rsidRPr="00414E48">
        <w:rPr>
          <w:sz w:val="22"/>
          <w:lang w:val="en-US"/>
        </w:rPr>
        <w:fldChar w:fldCharType="begin"/>
      </w:r>
      <w:r w:rsidRPr="00414E48">
        <w:rPr>
          <w:sz w:val="22"/>
          <w:lang w:val="en-US"/>
        </w:rPr>
        <w:instrText xml:space="preserve"> ADDIN EN.CITE &lt;EndNote&gt;&lt;Cite&gt;&lt;Author&gt;Ainslie&lt;/Author&gt;&lt;Year&gt;2001&lt;/Year&gt;&lt;IDText&gt;Breakdown of will&lt;/IDText&gt;&lt;DisplayText&gt;(Ainslie, 2001)&lt;/DisplayText&gt;&lt;record&gt;&lt;isbn&gt;0521596947&lt;/isbn&gt;&lt;titles&gt;&lt;title&gt;Breakdown of will&lt;/title&gt;&lt;short-title&gt;Breakdown of will&lt;/short-title&gt;&lt;/titles&gt;&lt;contributors&gt;&lt;authors&gt;&lt;author&gt;Ainslie, George&lt;/author&gt;&lt;/authors&gt;&lt;/contributors&gt;&lt;added-date format="utc"&gt;1497975529&lt;/added-date&gt;&lt;ref-type name="Book"&gt;6&lt;/ref-type&gt;&lt;dates&gt;&lt;year&gt;2001&lt;/year&gt;&lt;/dates&gt;&lt;rec-number&gt;1519&lt;/rec-number&gt;&lt;publisher&gt;Cambridge University Press&lt;/publisher&gt;&lt;last-updated-date format="utc"&gt;1497975529&lt;/last-updated-date&gt;&lt;/record&gt;&lt;/Cite&gt;&lt;/EndNote&gt;</w:instrText>
      </w:r>
      <w:r w:rsidRPr="00414E48">
        <w:rPr>
          <w:sz w:val="22"/>
          <w:lang w:val="en-US"/>
        </w:rPr>
        <w:fldChar w:fldCharType="separate"/>
      </w:r>
      <w:r w:rsidRPr="00414E48">
        <w:rPr>
          <w:noProof/>
          <w:sz w:val="22"/>
          <w:lang w:val="en-US"/>
        </w:rPr>
        <w:t>(Ainslie, 2001)</w:t>
      </w:r>
      <w:r w:rsidRPr="00414E48">
        <w:rPr>
          <w:sz w:val="22"/>
          <w:lang w:val="en-US"/>
        </w:rPr>
        <w:fldChar w:fldCharType="end"/>
      </w:r>
      <w:r w:rsidRPr="00414E48">
        <w:rPr>
          <w:sz w:val="22"/>
          <w:lang w:val="en-US"/>
        </w:rPr>
        <w:t xml:space="preserve">. For instance, in the case of a cigarette </w:t>
      </w:r>
      <w:r w:rsidRPr="00414E48">
        <w:rPr>
          <w:sz w:val="22"/>
          <w:lang w:val="en-US"/>
        </w:rPr>
        <w:lastRenderedPageBreak/>
        <w:t>addiction, my present self is at war with my future self. Smokers want to lead a long and healthy life, but still they keep lighting cigarette after cigarette, because their long-term interest is overruled time and again by a short-term craving.</w:t>
      </w:r>
      <w:r w:rsidRPr="00414E48">
        <w:rPr>
          <w:rStyle w:val="Voetnootmarkering"/>
          <w:rFonts w:cs="Arial"/>
          <w:sz w:val="22"/>
          <w:lang w:val="en-US"/>
        </w:rPr>
        <w:footnoteReference w:id="5"/>
      </w:r>
      <w:r w:rsidRPr="00414E48">
        <w:rPr>
          <w:sz w:val="22"/>
          <w:lang w:val="en-US"/>
        </w:rPr>
        <w:t xml:space="preserve"> Earworms provide another example. In an unguarded moment, I catch myself humming a tune that I actually hate. That is to say, ‘I’ may find the tune irritating, but some part of my brain finds it irresistible (the tune must have appealed to </w:t>
      </w:r>
      <w:r w:rsidRPr="00414E48">
        <w:rPr>
          <w:i/>
          <w:sz w:val="22"/>
          <w:lang w:val="en-US"/>
        </w:rPr>
        <w:t xml:space="preserve">some </w:t>
      </w:r>
      <w:r w:rsidRPr="00414E48">
        <w:rPr>
          <w:sz w:val="22"/>
          <w:lang w:val="en-US"/>
        </w:rPr>
        <w:t xml:space="preserve">part of me, or else I wouldn’t be humming it). </w:t>
      </w:r>
    </w:p>
    <w:p w14:paraId="086FC226" w14:textId="38632EAA" w:rsidR="004E76DF" w:rsidRPr="00414E48" w:rsidRDefault="004E76DF" w:rsidP="00414E48">
      <w:pPr>
        <w:spacing w:after="200" w:line="480" w:lineRule="auto"/>
        <w:jc w:val="both"/>
        <w:rPr>
          <w:sz w:val="22"/>
          <w:lang w:val="en-US"/>
        </w:rPr>
      </w:pPr>
      <w:r w:rsidRPr="00414E48">
        <w:rPr>
          <w:sz w:val="22"/>
          <w:lang w:val="en-US"/>
        </w:rPr>
        <w:t xml:space="preserve">The majority of interesting cases of cultural parasites, however, involve misbeliefs of some sort, such as religion. I think David Haig was right when he wrote about selfish memes: “The place to look for sophisticated adaptation and selfishness will be in coherent ideologies, large ‘asexual’ meme complexes that are transmitted as a unit with high fidelity of transmission” </w:t>
      </w:r>
      <w:r w:rsidRPr="00414E48">
        <w:rPr>
          <w:sz w:val="22"/>
          <w:lang w:val="en-US"/>
        </w:rPr>
        <w:fldChar w:fldCharType="begin"/>
      </w:r>
      <w:r w:rsidRPr="00414E48">
        <w:rPr>
          <w:sz w:val="22"/>
          <w:lang w:val="en-US"/>
        </w:rPr>
        <w:instrText xml:space="preserve"> ADDIN EN.CITE &lt;EndNote&gt;&lt;Cite&gt;&lt;Author&gt;Haig&lt;/Author&gt;&lt;Year&gt;2007&lt;/Year&gt;&lt;IDText&gt;The gene meme&lt;/IDText&gt;&lt;Pages&gt;63&lt;/Pages&gt;&lt;DisplayText&gt;(Haig, 2007, p. 63)&lt;/DisplayText&gt;&lt;record&gt;&lt;titles&gt;&lt;title&gt;The gene meme&lt;/title&gt;&lt;secondary-title&gt;Richard Dawkins: How a Scientist Changed the Way We Think&lt;/secondary-title&gt;&lt;short-title&gt;The gene meme&lt;/short-title&gt;&lt;/titles&gt;&lt;pages&gt;50-65&lt;/pages&gt;&lt;contributors&gt;&lt;authors&gt;&lt;author&gt;Haig, David&lt;/author&gt;&lt;/authors&gt;&lt;/contributors&gt;&lt;added-date format="utc"&gt;1497975546&lt;/added-date&gt;&lt;ref-type name="Book Section"&gt;5&lt;/ref-type&gt;&lt;dates&gt;&lt;year&gt;2007&lt;/year&gt;&lt;/dates&gt;&lt;rec-number&gt;2680&lt;/rec-number&gt;&lt;last-updated-date format="utc"&gt;1497975546&lt;/last-updated-date&gt;&lt;contributors&gt;&lt;secondary-authors&gt;&lt;author&gt;Ridley, Mark&lt;/author&gt;&lt;/secondary-authors&gt;&lt;/contributors&gt;&lt;/record&gt;&lt;/Cite&gt;&lt;/EndNote&gt;</w:instrText>
      </w:r>
      <w:r w:rsidRPr="00414E48">
        <w:rPr>
          <w:sz w:val="22"/>
          <w:lang w:val="en-US"/>
        </w:rPr>
        <w:fldChar w:fldCharType="separate"/>
      </w:r>
      <w:r w:rsidRPr="00414E48">
        <w:rPr>
          <w:noProof/>
          <w:sz w:val="22"/>
          <w:lang w:val="en-US"/>
        </w:rPr>
        <w:t>(Haig, 2007, p. 63)</w:t>
      </w:r>
      <w:r w:rsidRPr="00414E48">
        <w:rPr>
          <w:sz w:val="22"/>
          <w:lang w:val="en-US"/>
        </w:rPr>
        <w:fldChar w:fldCharType="end"/>
      </w:r>
      <w:r w:rsidRPr="00414E48">
        <w:rPr>
          <w:sz w:val="22"/>
          <w:lang w:val="en-US"/>
        </w:rPr>
        <w:t xml:space="preserve">. I want to explore the evolution of misbeliefs here, because it allows me to address another objection against the idea of cultural parasites. Most misbeliefs that are dreamed up by human beings are quickly weeded out again because they are blatantly false: either the evidence against them is widely available, or they are simply inconsistent. But among this category of false beliefs, there may be some that are more resilient to refutation and critical scrutiny than others. All else being equal, memetic evolution will select those misbeliefs that are more difficult to falsify, that are too obscure to be open to epistemic scrutiny, or that are more resilient in the face of destabilizing evidence, </w:t>
      </w:r>
      <w:r w:rsidR="00DB0D05" w:rsidRPr="00414E48">
        <w:rPr>
          <w:sz w:val="22"/>
          <w:lang w:val="en-US"/>
        </w:rPr>
        <w:t xml:space="preserve">mainly </w:t>
      </w:r>
      <w:r w:rsidRPr="00414E48">
        <w:rPr>
          <w:sz w:val="22"/>
          <w:lang w:val="en-US"/>
        </w:rPr>
        <w:t xml:space="preserve">because they are linked with immunizing strategies or escape clauses </w:t>
      </w:r>
      <w:r w:rsidRPr="00414E48">
        <w:rPr>
          <w:sz w:val="22"/>
          <w:lang w:val="en-US"/>
        </w:rPr>
        <w:fldChar w:fldCharType="begin">
          <w:fldData xml:space="preserve">PEVuZE5vdGU+PENpdGU+PEF1dGhvcj5EZW5uZXR0PC9BdXRob3I+PFllYXI+MjAwNjwvWWVhcj48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</w:fldData>
        </w:fldChar>
      </w:r>
      <w:r w:rsidRPr="00414E48">
        <w:rPr>
          <w:sz w:val="22"/>
          <w:lang w:val="en-US"/>
        </w:rPr>
        <w:instrText xml:space="preserve"> ADDIN EN.CITE </w:instrText>
      </w:r>
      <w:r w:rsidRPr="00414E48">
        <w:rPr>
          <w:sz w:val="22"/>
          <w:lang w:val="en-US"/>
        </w:rPr>
        <w:fldChar w:fldCharType="begin">
          <w:fldData xml:space="preserve">PEVuZE5vdGU+PENpdGU+PEF1dGhvcj5EZW5uZXR0PC9BdXRob3I+PFllYXI+MjAwNjwvWWVhcj48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</w:fldData>
        </w:fldChar>
      </w:r>
      <w:r w:rsidRPr="00414E48">
        <w:rPr>
          <w:sz w:val="22"/>
          <w:lang w:val="en-US"/>
        </w:rPr>
        <w:instrText xml:space="preserve"> ADDIN EN.CITE.DATA </w:instrText>
      </w:r>
      <w:r w:rsidRPr="00414E48">
        <w:rPr>
          <w:sz w:val="22"/>
          <w:lang w:val="en-US"/>
        </w:rPr>
      </w:r>
      <w:r w:rsidRPr="00414E48">
        <w:rPr>
          <w:sz w:val="22"/>
          <w:lang w:val="en-US"/>
        </w:rPr>
        <w:fldChar w:fldCharType="end"/>
      </w:r>
      <w:r w:rsidRPr="00414E48">
        <w:rPr>
          <w:sz w:val="22"/>
          <w:lang w:val="en-US"/>
        </w:rPr>
      </w:r>
      <w:r w:rsidRPr="00414E48">
        <w:rPr>
          <w:sz w:val="22"/>
          <w:lang w:val="en-US"/>
        </w:rPr>
        <w:fldChar w:fldCharType="separate"/>
      </w:r>
      <w:r w:rsidRPr="00414E48">
        <w:rPr>
          <w:noProof/>
          <w:sz w:val="22"/>
          <w:lang w:val="en-US"/>
        </w:rPr>
        <w:t>(Boudry, Blancke, &amp; Pigliucci, 2015; Dennett, 1990, 2006)</w:t>
      </w:r>
      <w:r w:rsidRPr="00414E48">
        <w:rPr>
          <w:sz w:val="22"/>
          <w:lang w:val="en-US"/>
        </w:rPr>
        <w:fldChar w:fldCharType="end"/>
      </w:r>
      <w:r w:rsidRPr="00414E48">
        <w:rPr>
          <w:sz w:val="22"/>
          <w:lang w:val="en-US"/>
        </w:rPr>
        <w:t xml:space="preserve">. Another strategy </w:t>
      </w:r>
      <w:r w:rsidR="00F246EC" w:rsidRPr="00414E48">
        <w:rPr>
          <w:sz w:val="22"/>
          <w:lang w:val="en-US"/>
        </w:rPr>
        <w:t xml:space="preserve">of the memes </w:t>
      </w:r>
      <w:r w:rsidRPr="00414E48">
        <w:rPr>
          <w:sz w:val="22"/>
          <w:lang w:val="en-US"/>
        </w:rPr>
        <w:t>might be to develop taboos around</w:t>
      </w:r>
      <w:r w:rsidR="004E76C8" w:rsidRPr="00414E48">
        <w:rPr>
          <w:sz w:val="22"/>
          <w:lang w:val="en-US"/>
        </w:rPr>
        <w:t xml:space="preserve"> critical scrutiny</w:t>
      </w:r>
      <w:r w:rsidRPr="00414E48">
        <w:rPr>
          <w:sz w:val="22"/>
          <w:lang w:val="en-US"/>
        </w:rPr>
        <w:t xml:space="preserve">, or to </w:t>
      </w:r>
      <w:r w:rsidR="00FF37BB" w:rsidRPr="00414E48">
        <w:rPr>
          <w:sz w:val="22"/>
          <w:lang w:val="en-US"/>
        </w:rPr>
        <w:t xml:space="preserve">profit from </w:t>
      </w:r>
      <w:r w:rsidRPr="00414E48">
        <w:rPr>
          <w:sz w:val="22"/>
          <w:lang w:val="en-US"/>
        </w:rPr>
        <w:t xml:space="preserve">practical barriers preventing investigation </w:t>
      </w:r>
      <w:r w:rsidRPr="00414E48">
        <w:rPr>
          <w:sz w:val="22"/>
          <w:lang w:val="en-US"/>
        </w:rPr>
        <w:fldChar w:fldCharType="begin"/>
      </w:r>
      <w:r w:rsidRPr="00414E48">
        <w:rPr>
          <w:sz w:val="22"/>
          <w:lang w:val="en-US"/>
        </w:rPr>
        <w:instrText xml:space="preserve"> ADDIN EN.CITE &lt;EndNote&gt;&lt;Cite&gt;&lt;Author&gt;Talmont-Kaminski&lt;/Author&gt;&lt;Year&gt;2013&lt;/Year&gt;&lt;IDText&gt;Religion As Magical Ideology: How the Supernatural Reflects Rationality&lt;/IDText&gt;&lt;DisplayText&gt;(Talmont-Kaminski, 2013)&lt;/DisplayText&gt;&lt;record&gt;&lt;foreign-keys&gt;&lt;key app="EN" db-id="es9ttvsd1p2xatet5etpvexn02w99r5s0etd"&gt;1411&lt;/key&gt;&lt;/foreign-keys&gt;&lt;urls&gt;&lt;related-urls&gt;&lt;url&gt;http://books.google.be/books?id=OHamMQEACAAJ&lt;/url&gt;&lt;/related-urls&gt;&lt;/urls&gt;&lt;isbn&gt;9781844656448&lt;/isbn&gt;&lt;titles&gt;&lt;title&gt;Religion As Magical Ideology: How the Supernatural Reflects Rationality&lt;/title&gt;&lt;/titles&gt;&lt;contributors&gt;&lt;authors&gt;&lt;author&gt;Talmont-Kaminski, K.&lt;/author&gt;&lt;/authors&gt;&lt;/contributors&gt;&lt;added-date format="utc"&gt;1374484650&lt;/added-date&gt;&lt;ref-type name="Book"&gt;6&lt;/ref-type&gt;&lt;dates&gt;&lt;year&gt;2013&lt;/year&gt;&lt;/dates&gt;&lt;rec-number&gt;1263&lt;/rec-number&gt;&lt;publisher&gt;Isd&lt;/publisher&gt;&lt;last-updated-date format="utc"&gt;1374484650&lt;/last-updated-date&gt;&lt;/record&gt;&lt;/Cite&gt;&lt;/EndNote&gt;</w:instrText>
      </w:r>
      <w:r w:rsidRPr="00414E48">
        <w:rPr>
          <w:sz w:val="22"/>
          <w:lang w:val="en-US"/>
        </w:rPr>
        <w:fldChar w:fldCharType="separate"/>
      </w:r>
      <w:r w:rsidRPr="00414E48">
        <w:rPr>
          <w:noProof/>
          <w:sz w:val="22"/>
          <w:lang w:val="en-US"/>
        </w:rPr>
        <w:t>(Talmont-Kaminski, 2013)</w:t>
      </w:r>
      <w:r w:rsidRPr="00414E48">
        <w:rPr>
          <w:sz w:val="22"/>
          <w:lang w:val="en-US"/>
        </w:rPr>
        <w:fldChar w:fldCharType="end"/>
      </w:r>
      <w:r w:rsidRPr="00414E48">
        <w:rPr>
          <w:sz w:val="22"/>
          <w:lang w:val="en-US"/>
        </w:rPr>
        <w:t xml:space="preserve">. Evolution will also tend to select the kind of beliefs that motivate “credibility-enhancing </w:t>
      </w:r>
      <w:r w:rsidRPr="00414E48">
        <w:rPr>
          <w:sz w:val="22"/>
          <w:lang w:val="en-US"/>
        </w:rPr>
        <w:lastRenderedPageBreak/>
        <w:t xml:space="preserve">displays” on the part of the hosts (e.g., willingness to make sacrifices to the gods), which make them more likely to infect others </w:t>
      </w:r>
      <w:r w:rsidRPr="00414E48">
        <w:rPr>
          <w:sz w:val="22"/>
          <w:lang w:val="en-US"/>
        </w:rPr>
        <w:fldChar w:fldCharType="begin"/>
      </w:r>
      <w:r w:rsidRPr="00414E48">
        <w:rPr>
          <w:sz w:val="22"/>
          <w:lang w:val="en-US"/>
        </w:rPr>
        <w:instrText xml:space="preserve"> ADDIN EN.CITE &lt;EndNote&gt;&lt;Cite&gt;&lt;Author&gt;Henrich&lt;/Author&gt;&lt;Year&gt;2009&lt;/Year&gt;&lt;IDText&gt;The evolution of costly displays, cooperation and religion: Credibility enhancing displays and their implications for cultural evolution&lt;/IDText&gt;&lt;DisplayText&gt;(Henrich, 2009)&lt;/DisplayText&gt;&lt;record&gt;&lt;isbn&gt;1090-5138&lt;/isbn&gt;&lt;titles&gt;&lt;title&gt;The evolution of costly displays, cooperation and religion: Credibility enhancing displays and their implications for cultural evolution&lt;/title&gt;&lt;secondary-title&gt;Evolution and Human Behavior&lt;/secondary-title&gt;&lt;short-title&gt;The evolution of costly displays, cooperation and religion: Credibility enhancing displays and their implications for cultural evolution&lt;/short-title&gt;&lt;/titles&gt;&lt;pages&gt;244-260&lt;/pages&gt;&lt;number&gt;4&lt;/number&gt;&lt;contributors&gt;&lt;authors&gt;&lt;author&gt;Henrich, Joseph&lt;/author&gt;&lt;/authors&gt;&lt;/contributors&gt;&lt;added-date format="utc"&gt;1497975546&lt;/added-date&gt;&lt;ref-type name="Journal Article"&gt;17&lt;/ref-type&gt;&lt;dates&gt;&lt;year&gt;2009&lt;/year&gt;&lt;/dates&gt;&lt;rec-number&gt;2735&lt;/rec-number&gt;&lt;last-updated-date format="utc"&gt;1497975546&lt;/last-updated-date&gt;&lt;volume&gt;30&lt;/volume&gt;&lt;/record&gt;&lt;/Cite&gt;&lt;/EndNote&gt;</w:instrText>
      </w:r>
      <w:r w:rsidRPr="00414E48">
        <w:rPr>
          <w:sz w:val="22"/>
          <w:lang w:val="en-US"/>
        </w:rPr>
        <w:fldChar w:fldCharType="separate"/>
      </w:r>
      <w:r w:rsidRPr="00414E48">
        <w:rPr>
          <w:noProof/>
          <w:sz w:val="22"/>
          <w:lang w:val="en-US"/>
        </w:rPr>
        <w:t>(Henrich, 2009)</w:t>
      </w:r>
      <w:r w:rsidRPr="00414E48">
        <w:rPr>
          <w:sz w:val="22"/>
          <w:lang w:val="en-US"/>
        </w:rPr>
        <w:fldChar w:fldCharType="end"/>
      </w:r>
      <w:r w:rsidRPr="00414E48">
        <w:rPr>
          <w:sz w:val="22"/>
          <w:lang w:val="en-US"/>
        </w:rPr>
        <w:t xml:space="preserve">. </w:t>
      </w:r>
    </w:p>
    <w:p w14:paraId="4277CE32" w14:textId="492DD80D" w:rsidR="004E76DF" w:rsidRPr="00414E48" w:rsidRDefault="004E76DF" w:rsidP="00414E48">
      <w:pPr>
        <w:spacing w:line="480" w:lineRule="auto"/>
        <w:ind w:left="0" w:firstLine="0"/>
        <w:jc w:val="both"/>
        <w:rPr>
          <w:sz w:val="22"/>
          <w:lang w:val="en-US"/>
        </w:rPr>
      </w:pPr>
      <w:r w:rsidRPr="00414E48">
        <w:rPr>
          <w:sz w:val="22"/>
          <w:lang w:val="en-US"/>
        </w:rPr>
        <w:t xml:space="preserve">In this scenario, believers are still “selecting” the memes, but they are unwittingly setting in motion a novel evolutionary dynamic, beyond their conscious control. This gives rise to certain systems of misbelief – such as religion or ideology – that become more and more resilient, and better at exploiting our cognitive foibles in ingenious ways. In other words, the memes become better at </w:t>
      </w:r>
      <w:r w:rsidRPr="00414E48">
        <w:rPr>
          <w:i/>
          <w:sz w:val="22"/>
          <w:lang w:val="en-US"/>
        </w:rPr>
        <w:t xml:space="preserve">deceiving </w:t>
      </w:r>
      <w:r w:rsidRPr="00414E48">
        <w:rPr>
          <w:sz w:val="22"/>
          <w:lang w:val="en-US"/>
        </w:rPr>
        <w:t xml:space="preserve">us. The philosopher Stephen Law compared irrational belief systems with “intellectual black holes” in which “unwary passersby can find themselves … drawn in” </w:t>
      </w:r>
      <w:r w:rsidRPr="00414E48">
        <w:rPr>
          <w:sz w:val="22"/>
          <w:lang w:val="en-US"/>
        </w:rPr>
        <w:fldChar w:fldCharType="begin"/>
      </w:r>
      <w:r w:rsidRPr="00414E48">
        <w:rPr>
          <w:sz w:val="22"/>
          <w:lang w:val="en-US"/>
        </w:rPr>
        <w:instrText xml:space="preserve"> ADDIN EN.CITE &lt;EndNote&gt;&lt;Cite&gt;&lt;Author&gt;Law&lt;/Author&gt;&lt;Year&gt;2011&lt;/Year&gt;&lt;IDText&gt;Believing bullshit: How not to get sucked into an intellectual black hole&lt;/IDText&gt;&lt;Pages&gt;10&lt;/Pages&gt;&lt;DisplayText&gt;(Law, 2011, p. 10)&lt;/DisplayText&gt;&lt;record&gt;&lt;foreign-keys&gt;&lt;key app="EN" db-id="es9ttvsd1p2xatet5etpvexn02w99r5s0etd"&gt;1257&lt;/key&gt;&lt;/foreign-keys&gt;&lt;titles&gt;&lt;title&gt;Believing bullshit: How not to get sucked into an intellectual black hole&lt;/title&gt;&lt;/titles&gt;&lt;contributors&gt;&lt;authors&gt;&lt;author&gt;Law, Stephen&lt;/author&gt;&lt;/authors&gt;&lt;/contributors&gt;&lt;added-date format="utc"&gt;1374484633&lt;/added-date&gt;&lt;pub-location&gt;New York&lt;/pub-location&gt;&lt;ref-type name="Book"&gt;6&lt;/ref-type&gt;&lt;dates&gt;&lt;year&gt;2011&lt;/year&gt;&lt;/dates&gt;&lt;rec-number&gt;1125&lt;/rec-number&gt;&lt;publisher&gt;Prometheus&lt;/publisher&gt;&lt;last-updated-date format="utc"&gt;1374484633&lt;/last-updated-date&gt;&lt;/record&gt;&lt;/Cite&gt;&lt;/EndNote&gt;</w:instrText>
      </w:r>
      <w:r w:rsidRPr="00414E48">
        <w:rPr>
          <w:sz w:val="22"/>
          <w:lang w:val="en-US"/>
        </w:rPr>
        <w:fldChar w:fldCharType="separate"/>
      </w:r>
      <w:r w:rsidRPr="00414E48">
        <w:rPr>
          <w:noProof/>
          <w:sz w:val="22"/>
          <w:lang w:val="en-US"/>
        </w:rPr>
        <w:t>(Law, 2011, p. 10)</w:t>
      </w:r>
      <w:r w:rsidRPr="00414E48">
        <w:rPr>
          <w:sz w:val="22"/>
          <w:lang w:val="en-US"/>
        </w:rPr>
        <w:fldChar w:fldCharType="end"/>
      </w:r>
      <w:r w:rsidRPr="00414E48">
        <w:rPr>
          <w:sz w:val="22"/>
          <w:lang w:val="en-US"/>
        </w:rPr>
        <w:t>. No-one designed those black holes, or at least no-one needs to understand their forces of gravitational attraction. It’s just that the holes with the strongest gravitational field survived the selection tournament, and the others disintegrated.</w:t>
      </w:r>
      <w:r w:rsidRPr="00414E48">
        <w:rPr>
          <w:rStyle w:val="Voetnootmarkering"/>
          <w:rFonts w:cs="Arial"/>
          <w:sz w:val="22"/>
          <w:lang w:val="en-US"/>
        </w:rPr>
        <w:footnoteReference w:id="6"/>
      </w:r>
      <w:r w:rsidRPr="00414E48">
        <w:rPr>
          <w:sz w:val="22"/>
          <w:lang w:val="en-US"/>
        </w:rPr>
        <w:t xml:space="preserve"> </w:t>
      </w:r>
    </w:p>
    <w:p w14:paraId="092E3C51" w14:textId="2B344DCE" w:rsidR="004E76DF" w:rsidRPr="00414E48" w:rsidRDefault="004E76DF" w:rsidP="00414E48">
      <w:pPr>
        <w:spacing w:after="200" w:line="480" w:lineRule="auto"/>
        <w:jc w:val="both"/>
        <w:rPr>
          <w:sz w:val="22"/>
          <w:lang w:val="en-US"/>
        </w:rPr>
      </w:pPr>
      <w:r w:rsidRPr="00414E48">
        <w:rPr>
          <w:sz w:val="22"/>
          <w:lang w:val="en-US"/>
        </w:rPr>
        <w:t xml:space="preserve">This brings me to another objection to the idea of “selfish memes”. Many critics seem to be under the impression that memetics pretends to offer an alternative explanation of human irrationality. For instance, </w:t>
      </w:r>
      <w:proofErr w:type="spellStart"/>
      <w:r w:rsidRPr="00414E48">
        <w:rPr>
          <w:sz w:val="22"/>
          <w:lang w:val="en-US"/>
        </w:rPr>
        <w:t>Lewens</w:t>
      </w:r>
      <w:proofErr w:type="spellEnd"/>
      <w:r w:rsidRPr="00414E48">
        <w:rPr>
          <w:sz w:val="22"/>
          <w:lang w:val="en-US"/>
        </w:rPr>
        <w:t xml:space="preserve"> writes that “[w]e do not need memetics to expose the widespread existence of various forms of irrationality, weakness of will, self-deception, false consciousness, subconsciously motivated action, and so forth.” </w:t>
      </w:r>
      <w:r w:rsidRPr="00414E48">
        <w:rPr>
          <w:sz w:val="22"/>
          <w:lang w:val="en-US"/>
        </w:rPr>
        <w:fldChar w:fldCharType="begin"/>
      </w:r>
      <w:r w:rsidRPr="00414E48">
        <w:rPr>
          <w:sz w:val="22"/>
          <w:lang w:val="en-US"/>
        </w:rPr>
        <w:instrText xml:space="preserve"> ADDIN EN.CITE &lt;EndNote&gt;&lt;Cite&gt;&lt;Author&gt;Lewens&lt;/Author&gt;&lt;Year&gt;2015&lt;/Year&gt;&lt;IDText&gt;Cultural Evolution: Conceptual Challenges&lt;/IDText&gt;&lt;Pages&gt;31&lt;/Pages&gt;&lt;DisplayText&gt;(Lewens, 2015, p. 31)&lt;/DisplayText&gt;&lt;record&gt;&lt;isbn&gt;0191655805&lt;/isbn&gt;&lt;titles&gt;&lt;title&gt;Cultural Evolution: Conceptual Challenges&lt;/title&gt;&lt;short-title&gt;Cultural Evolution: Conceptual Challenges&lt;/short-title&gt;&lt;/titles&gt;&lt;contributors&gt;&lt;authors&gt;&lt;author&gt;Lewens, Tim&lt;/author&gt;&lt;/authors&gt;&lt;/contributors&gt;&lt;added-date format="utc"&gt;1497975550&lt;/added-date&gt;&lt;ref-type name="Book"&gt;6&lt;/ref-type&gt;&lt;dates&gt;&lt;year&gt;2015&lt;/year&gt;&lt;/dates&gt;&lt;rec-number&gt;2956&lt;/rec-number&gt;&lt;publisher&gt;OUP Oxford&lt;/publisher&gt;&lt;last-updated-date format="utc"&gt;1497975550&lt;/last-updated-date&gt;&lt;/record&gt;&lt;/Cite&gt;&lt;/EndNote&gt;</w:instrText>
      </w:r>
      <w:r w:rsidRPr="00414E48">
        <w:rPr>
          <w:sz w:val="22"/>
          <w:lang w:val="en-US"/>
        </w:rPr>
        <w:fldChar w:fldCharType="separate"/>
      </w:r>
      <w:r w:rsidRPr="00414E48">
        <w:rPr>
          <w:noProof/>
          <w:sz w:val="22"/>
          <w:lang w:val="en-US"/>
        </w:rPr>
        <w:t>(Lewens, 2015, p. 31)</w:t>
      </w:r>
      <w:r w:rsidRPr="00414E48">
        <w:rPr>
          <w:sz w:val="22"/>
          <w:lang w:val="en-US"/>
        </w:rPr>
        <w:fldChar w:fldCharType="end"/>
      </w:r>
      <w:r w:rsidRPr="00414E48">
        <w:rPr>
          <w:sz w:val="22"/>
          <w:lang w:val="en-US"/>
        </w:rPr>
        <w:t xml:space="preserve">. </w:t>
      </w:r>
      <w:proofErr w:type="spellStart"/>
      <w:r w:rsidRPr="00414E48">
        <w:rPr>
          <w:sz w:val="22"/>
          <w:lang w:val="en-US"/>
        </w:rPr>
        <w:t>Lewens</w:t>
      </w:r>
      <w:proofErr w:type="spellEnd"/>
      <w:r w:rsidRPr="00414E48">
        <w:rPr>
          <w:sz w:val="22"/>
          <w:lang w:val="en-US"/>
        </w:rPr>
        <w:t xml:space="preserve"> is right that psychologists and behavioral economists already have plenty of resources to explain various sorts of human irrationality </w:t>
      </w:r>
      <w:r w:rsidRPr="00414E48">
        <w:rPr>
          <w:sz w:val="22"/>
          <w:lang w:val="en-US"/>
        </w:rPr>
        <w:fldChar w:fldCharType="begin"/>
      </w:r>
      <w:r w:rsidRPr="00414E48">
        <w:rPr>
          <w:sz w:val="22"/>
          <w:lang w:val="en-US"/>
        </w:rPr>
        <w:instrText xml:space="preserve"> ADDIN EN.CITE &lt;EndNote&gt;&lt;Cite&gt;&lt;Author&gt;Sterelny&lt;/Author&gt;&lt;Year&gt;2006&lt;/Year&gt;&lt;IDText&gt;Memes revisited&lt;/IDText&gt;&lt;Prefix&gt;see also &lt;/Prefix&gt;&lt;DisplayText&gt;(see also Sterelny, 2006)&lt;/DisplayText&gt;&lt;record&gt;&lt;foreign-keys&gt;&lt;key app="EN" db-id="es9ttvsd1p2xatet5etpvexn02w99r5s0etd"&gt;1436&lt;/key&gt;&lt;/foreign-keys&gt;&lt;isbn&gt;0007-0882&lt;/isbn&gt;&lt;titles&gt;&lt;title&gt;Memes revisited&lt;/title&gt;&lt;secondary-title&gt;The British Journal for the Philosophy of Science&lt;/secondary-title&gt;&lt;/titles&gt;&lt;pages&gt;145-165&lt;/pages&gt;&lt;number&gt;1&lt;/number&gt;&lt;contributors&gt;&lt;authors&gt;&lt;author&gt;Sterelny, Kim&lt;/author&gt;&lt;/authors&gt;&lt;/contributors&gt;&lt;added-date format="utc"&gt;1374484650&lt;/added-date&gt;&lt;ref-type name="Journal Article"&gt;17&lt;/ref-type&gt;&lt;dates&gt;&lt;year&gt;2006&lt;/year&gt;&lt;/dates&gt;&lt;rec-number&gt;1285&lt;/rec-number&gt;&lt;last-updated-date format="utc"&gt;1374484650&lt;/last-updated-date&gt;&lt;volume&gt;57&lt;/volume&gt;&lt;/record&gt;&lt;/Cite&gt;&lt;/EndNote&gt;</w:instrText>
      </w:r>
      <w:r w:rsidRPr="00414E48">
        <w:rPr>
          <w:sz w:val="22"/>
          <w:lang w:val="en-US"/>
        </w:rPr>
        <w:fldChar w:fldCharType="separate"/>
      </w:r>
      <w:r w:rsidRPr="00414E48">
        <w:rPr>
          <w:noProof/>
          <w:sz w:val="22"/>
          <w:lang w:val="en-US"/>
        </w:rPr>
        <w:t>(see also Sterelny, 2006)</w:t>
      </w:r>
      <w:r w:rsidRPr="00414E48">
        <w:rPr>
          <w:sz w:val="22"/>
          <w:lang w:val="en-US"/>
        </w:rPr>
        <w:fldChar w:fldCharType="end"/>
      </w:r>
      <w:r w:rsidRPr="00414E48">
        <w:rPr>
          <w:sz w:val="22"/>
          <w:lang w:val="en-US"/>
        </w:rPr>
        <w:t xml:space="preserve">. We don’t need the </w:t>
      </w:r>
      <w:proofErr w:type="spellStart"/>
      <w:r w:rsidRPr="00414E48">
        <w:rPr>
          <w:sz w:val="22"/>
          <w:lang w:val="en-US"/>
        </w:rPr>
        <w:t>memeticists</w:t>
      </w:r>
      <w:proofErr w:type="spellEnd"/>
      <w:r w:rsidRPr="00414E48">
        <w:rPr>
          <w:sz w:val="22"/>
          <w:lang w:val="en-US"/>
        </w:rPr>
        <w:t xml:space="preserve"> to tell us that. But memetics – or the meme’s eye view – is helpful to explain the evolution of complex </w:t>
      </w:r>
      <w:r w:rsidRPr="00414E48">
        <w:rPr>
          <w:i/>
          <w:sz w:val="22"/>
          <w:lang w:val="en-US"/>
        </w:rPr>
        <w:t xml:space="preserve">systems </w:t>
      </w:r>
      <w:r w:rsidRPr="00414E48">
        <w:rPr>
          <w:sz w:val="22"/>
          <w:lang w:val="en-US"/>
        </w:rPr>
        <w:t>of misbeliefs. These are complex and cumulative cultural adaptations which exploit our cognitive foibles in ingenious and unpredictable ways, and which cannot be simply derived from basic psychology.</w:t>
      </w:r>
      <w:r w:rsidRPr="00414E48">
        <w:rPr>
          <w:color w:val="auto"/>
          <w:sz w:val="22"/>
          <w:lang w:val="en-US" w:eastAsia="en-US"/>
        </w:rPr>
        <w:t xml:space="preserve"> </w:t>
      </w:r>
    </w:p>
    <w:p w14:paraId="4DCCB555" w14:textId="281CE7F8" w:rsidR="004E76DF" w:rsidRPr="00414E48" w:rsidRDefault="004E76DF" w:rsidP="00414E48">
      <w:pPr>
        <w:spacing w:line="480" w:lineRule="auto"/>
        <w:ind w:left="11" w:hanging="11"/>
        <w:jc w:val="both"/>
        <w:rPr>
          <w:sz w:val="22"/>
          <w:lang w:val="en-US"/>
        </w:rPr>
      </w:pPr>
      <w:r w:rsidRPr="00414E48">
        <w:rPr>
          <w:sz w:val="22"/>
          <w:lang w:val="en-US"/>
        </w:rPr>
        <w:t xml:space="preserve">In his </w:t>
      </w:r>
      <w:r w:rsidR="00766FF6" w:rsidRPr="00414E48">
        <w:rPr>
          <w:sz w:val="22"/>
          <w:lang w:val="en-US"/>
        </w:rPr>
        <w:t xml:space="preserve">curious </w:t>
      </w:r>
      <w:r w:rsidRPr="00414E48">
        <w:rPr>
          <w:sz w:val="22"/>
          <w:lang w:val="en-US"/>
        </w:rPr>
        <w:t xml:space="preserve">book </w:t>
      </w:r>
      <w:r w:rsidRPr="00414E48">
        <w:rPr>
          <w:i/>
          <w:sz w:val="22"/>
          <w:lang w:val="en-US"/>
        </w:rPr>
        <w:t>Sick Societies,</w:t>
      </w:r>
      <w:r w:rsidRPr="00414E48">
        <w:rPr>
          <w:sz w:val="22"/>
          <w:lang w:val="en-US"/>
        </w:rPr>
        <w:t xml:space="preserve"> Robert Edgerton </w:t>
      </w:r>
      <w:r w:rsidRPr="00414E48">
        <w:rPr>
          <w:sz w:val="22"/>
          <w:lang w:val="en-US"/>
        </w:rPr>
        <w:fldChar w:fldCharType="begin"/>
      </w:r>
      <w:r w:rsidRPr="00414E48">
        <w:rPr>
          <w:sz w:val="22"/>
          <w:lang w:val="en-US"/>
        </w:rPr>
        <w:instrText xml:space="preserve"> ADDIN EN.CITE &lt;EndNote&gt;&lt;Cite ExcludeAuth="1"&gt;&lt;Author&gt;Edgerton&lt;/Author&gt;&lt;Year&gt;1992&lt;/Year&gt;&lt;IDText&gt;Sick societies: Challenging the myth of primitive harmony&lt;/IDText&gt;&lt;DisplayText&gt;(1992)&lt;/DisplayText&gt;&lt;record&gt;&lt;foreign-keys&gt;&lt;key app="EN" db-id="es9ttvsd1p2xatet5etpvexn02w99r5s0etd"&gt;900&lt;/key&gt;&lt;/foreign-keys&gt;&lt;keywords&gt;&lt;keyword&gt;Cultural relativism.&lt;/keyword&gt;&lt;keyword&gt;Ethnocentrism.&lt;/keyword&gt;&lt;keyword&gt;Social perception.&lt;/keyword&gt;&lt;keyword&gt;Developing countries Social conditions.&lt;/keyword&gt;&lt;/keywords&gt;&lt;isbn&gt;0029089255&lt;/isbn&gt;&lt;titles&gt;&lt;title&gt;Sick societies: Challenging the myth of primitive harmony&lt;/title&gt;&lt;/titles&gt;&lt;pages&gt;278 p.&lt;/pages&gt;&lt;call-num&gt;Jefferson or Adams Building Reading Rooms GN345.5; .E34 1992&amp;#xD;Jefferson or Adams Building Reading Rooms - STORED OFFSITE GN345.5; .E34 1992&lt;/call-num&gt;&lt;contributors&gt;&lt;authors&gt;&lt;author&gt;Edgerton, Robert B.&lt;/author&gt;&lt;/authors&gt;&lt;/contributors&gt;&lt;added-date format="utc"&gt;1374484614&lt;/added-date&gt;&lt;pub-location&gt;New York &amp;amp; Toronto&lt;/pub-location&gt;&lt;ref-type name="Book"&gt;6&lt;/ref-type&gt;&lt;dates&gt;&lt;year&gt;1992&lt;/year&gt;&lt;/dates&gt;&lt;rec-number&gt;890&lt;/rec-number&gt;&lt;publisher&gt;Free Press&lt;/publisher&gt;&lt;last-updated-date format="utc"&gt;1374484614&lt;/last-updated-date&gt;&lt;accession-num&gt;614715&lt;/accession-num&gt;&lt;/record&gt;&lt;/Cite&gt;&lt;/EndNote&gt;</w:instrText>
      </w:r>
      <w:r w:rsidRPr="00414E48">
        <w:rPr>
          <w:sz w:val="22"/>
          <w:lang w:val="en-US"/>
        </w:rPr>
        <w:fldChar w:fldCharType="separate"/>
      </w:r>
      <w:r w:rsidRPr="00414E48">
        <w:rPr>
          <w:noProof/>
          <w:sz w:val="22"/>
          <w:lang w:val="en-US"/>
        </w:rPr>
        <w:t>(1992)</w:t>
      </w:r>
      <w:r w:rsidRPr="00414E48">
        <w:rPr>
          <w:sz w:val="22"/>
          <w:lang w:val="en-US"/>
        </w:rPr>
        <w:fldChar w:fldCharType="end"/>
      </w:r>
      <w:r w:rsidRPr="00414E48">
        <w:rPr>
          <w:sz w:val="22"/>
          <w:lang w:val="en-US"/>
        </w:rPr>
        <w:t xml:space="preserve"> collected numerous examples of self-destructive, dangerous or wasteful behavior from the anthropological record, almost all of </w:t>
      </w:r>
      <w:r w:rsidRPr="00414E48">
        <w:rPr>
          <w:sz w:val="22"/>
          <w:lang w:val="en-US"/>
        </w:rPr>
        <w:lastRenderedPageBreak/>
        <w:t xml:space="preserve">them based on (supernatural) misbeliefs. Unfortunately, many social scientists and anthropologists pay little attention to such harmful practices, in part due to the influence of functionalism, which assumes that cultural beliefs and practices must somehow be beneficial to the group, and that every part plays a role within the larger whole. For functionalism, these harmful practices are hard to make sense of, but not for memetics. Together with the historian </w:t>
      </w:r>
      <w:r w:rsidRPr="00414E48">
        <w:rPr>
          <w:noProof/>
          <w:sz w:val="22"/>
          <w:lang w:val="en-US"/>
        </w:rPr>
        <w:t>Steije Hofhuis</w:t>
      </w:r>
      <w:r w:rsidRPr="00414E48">
        <w:rPr>
          <w:sz w:val="22"/>
          <w:lang w:val="en-US"/>
        </w:rPr>
        <w:t xml:space="preserve">, I am currently applying the meme’s eye view to witch hunts in early modern Europe </w:t>
      </w:r>
      <w:r w:rsidRPr="00414E48">
        <w:rPr>
          <w:sz w:val="22"/>
          <w:lang w:val="en-US"/>
        </w:rPr>
        <w:fldChar w:fldCharType="begin"/>
      </w:r>
      <w:r w:rsidR="00DC32F6">
        <w:rPr>
          <w:sz w:val="22"/>
          <w:lang w:val="en-US"/>
        </w:rPr>
        <w:instrText xml:space="preserve"> ADDIN EN.CITE &lt;EndNote&gt;&lt;Cite&gt;&lt;Author&gt;Boudry&lt;/Author&gt;&lt;Year&gt;2016&lt;/Year&gt;&lt;IDText&gt;Parasites of the mind. How cultural representations can subvert human interests&lt;/IDText&gt;&lt;DisplayText&gt;(Boudry &amp;amp; Hofhuis, 2016)&lt;/DisplayText&gt;&lt;record&gt;&lt;keywords&gt;&lt;keyword&gt;meme’s eye view&lt;/keyword&gt;&lt;keyword&gt;mind parasites&lt;/keyword&gt;&lt;keyword&gt;cultural adaptation&lt;/keyword&gt;&lt;keyword&gt;misbeliefs&lt;/keyword&gt;&lt;keyword&gt;witch persecutions&lt;/keyword&gt;&lt;keyword&gt;maladaptive culture&lt;/keyword&gt;&lt;/keywords&gt;&lt;urls&gt;&lt;related-urls&gt;&lt;url&gt;http://philsci-archive.pitt.edu/id/eprint/13207&lt;/url&gt;&lt;/related-urls&gt;&lt;/urls&gt;&lt;titles&gt;&lt;title&gt;Parasites of the mind. How cultural representations can subvert human interests&lt;/title&gt;&lt;short-title&gt;Attack of the Memes! How cultural parasites can subvert human interests&lt;/short-title&gt;&lt;/titles&gt;&lt;contributors&gt;&lt;authors&gt;&lt;author&gt;Boudry, Maarten&lt;/author&gt;&lt;author&gt;Hofhuis, Steije&lt;/author&gt;&lt;/authors&gt;&lt;/contributors&gt;&lt;added-date format="utc"&gt;1497975533&lt;/added-date&gt;&lt;ref-type name="Generic"&gt;13&lt;/ref-type&gt;&lt;dates&gt;&lt;year&gt;2016&lt;/year&gt;&lt;/dates&gt;&lt;rec-number&gt;1812&lt;/rec-number&gt;&lt;last-updated-date format="utc"&gt;1502102708&lt;/last-updated-date&gt;&lt;label&gt;pittphilsci:13032&lt;/label&gt;&lt;/record&gt;&lt;/Cite&gt;&lt;/EndNote&gt;</w:instrText>
      </w:r>
      <w:r w:rsidRPr="00414E48">
        <w:rPr>
          <w:sz w:val="22"/>
          <w:lang w:val="en-US"/>
        </w:rPr>
        <w:fldChar w:fldCharType="separate"/>
      </w:r>
      <w:r w:rsidR="00DC32F6">
        <w:rPr>
          <w:noProof/>
          <w:sz w:val="22"/>
          <w:lang w:val="en-US"/>
        </w:rPr>
        <w:t>(Boudry &amp; Hofhuis, 2016)</w:t>
      </w:r>
      <w:r w:rsidRPr="00414E48">
        <w:rPr>
          <w:sz w:val="22"/>
          <w:lang w:val="en-US"/>
        </w:rPr>
        <w:fldChar w:fldCharType="end"/>
      </w:r>
      <w:r w:rsidRPr="00414E48">
        <w:rPr>
          <w:sz w:val="22"/>
          <w:lang w:val="en-US"/>
        </w:rPr>
        <w:t xml:space="preserve">. Our ambition is not to explain why people are susceptible to supernatural beliefs; psychologists and scholars of religion already have such explanations </w:t>
      </w:r>
      <w:r w:rsidRPr="00414E48">
        <w:rPr>
          <w:sz w:val="22"/>
          <w:lang w:val="en-US"/>
        </w:rPr>
        <w:fldChar w:fldCharType="begin"/>
      </w:r>
      <w:r w:rsidRPr="00414E48">
        <w:rPr>
          <w:sz w:val="22"/>
          <w:lang w:val="en-US"/>
        </w:rPr>
        <w:instrText xml:space="preserve"> ADDIN EN.CITE &lt;EndNote&gt;&lt;Cite&gt;&lt;Author&gt;Boyer&lt;/Author&gt;&lt;Year&gt;2001&lt;/Year&gt;&lt;IDText&gt;Religion explained. The evolutionary origins of religious thought&lt;/IDText&gt;&lt;DisplayText&gt;(Boyer, 2001)&lt;/DisplayText&gt;&lt;record&gt;&lt;isbn&gt;0465006957&lt;/isbn&gt;&lt;titles&gt;&lt;title&gt;Religion explained. The evolutionary origins of religious thought&lt;/title&gt;&lt;short-title&gt;Religion explained. The evolutionary origins of religious thought&lt;/short-title&gt;&lt;/titles&gt;&lt;pages&gt;VII, 375&lt;/pages&gt;&lt;call-num&gt;L67B.BB585&lt;/call-num&gt;&lt;contributors&gt;&lt;authors&gt;&lt;author&gt;Boyer, Pascal&lt;/author&gt;&lt;/authors&gt;&lt;/contributors&gt;&lt;added-date format="utc"&gt;1497975534&lt;/added-date&gt;&lt;pub-location&gt;New York&lt;/pub-location&gt;&lt;ref-type name="Book"&gt;6&lt;/ref-type&gt;&lt;dates&gt;&lt;year&gt;2001&lt;/year&gt;&lt;/dates&gt;&lt;rec-number&gt;1844&lt;/rec-number&gt;&lt;publisher&gt;Basic books&lt;/publisher&gt;&lt;last-updated-date format="utc"&gt;1497975534&lt;/last-updated-date&gt;&lt;accession-num&gt;000717529&lt;/accession-num&gt;&lt;/record&gt;&lt;/Cite&gt;&lt;/EndNote&gt;</w:instrText>
      </w:r>
      <w:r w:rsidRPr="00414E48">
        <w:rPr>
          <w:sz w:val="22"/>
          <w:lang w:val="en-US"/>
        </w:rPr>
        <w:fldChar w:fldCharType="separate"/>
      </w:r>
      <w:r w:rsidRPr="00414E48">
        <w:rPr>
          <w:noProof/>
          <w:sz w:val="22"/>
          <w:lang w:val="en-US"/>
        </w:rPr>
        <w:t>(Boyer, 2001)</w:t>
      </w:r>
      <w:r w:rsidRPr="00414E48">
        <w:rPr>
          <w:sz w:val="22"/>
          <w:lang w:val="en-US"/>
        </w:rPr>
        <w:fldChar w:fldCharType="end"/>
      </w:r>
      <w:r w:rsidRPr="00414E48">
        <w:rPr>
          <w:sz w:val="22"/>
          <w:lang w:val="en-US"/>
        </w:rPr>
        <w:t xml:space="preserve">. Instead, we want to explain why early modern Europe saw the rise of a particularly vicious strain of supernatural beliefs, which contained many features that seem ‘designed’ for maximal contagiousness: the notion that witches gathered at night in large sabbaths, that they could travel on flying brooms (thus crossing distances to neighboring villages), the pact with the Devil, the belief that witchcraft was a </w:t>
      </w:r>
      <w:r w:rsidRPr="00414E48">
        <w:rPr>
          <w:i/>
          <w:noProof/>
          <w:sz w:val="22"/>
          <w:lang w:val="en-US"/>
        </w:rPr>
        <w:t>crimen exceptum</w:t>
      </w:r>
      <w:r w:rsidRPr="00414E48">
        <w:rPr>
          <w:sz w:val="22"/>
          <w:lang w:val="en-US"/>
        </w:rPr>
        <w:t xml:space="preserve"> for which torture was justified. Many historians and social scientists have been struck by the apparently clever design of the belief system that wreaked havoc in early modern Europe, and they have been looking for culprits behind the scenes who might have stood to benefit from the witch hunts, but no plausible candidates have been identified. The meme’s-eye view, however, can explain why the witch hunts benefited no-one in particular, except for the witchcraft memes themselves.</w:t>
      </w:r>
    </w:p>
    <w:p w14:paraId="415569C7" w14:textId="35241E91" w:rsidR="004E76DF" w:rsidRPr="00414E48" w:rsidRDefault="004E76DF" w:rsidP="00414E48">
      <w:pPr>
        <w:spacing w:after="200" w:line="480" w:lineRule="auto"/>
        <w:jc w:val="both"/>
        <w:rPr>
          <w:sz w:val="22"/>
          <w:lang w:val="en-US"/>
        </w:rPr>
      </w:pPr>
      <w:r w:rsidRPr="00414E48">
        <w:rPr>
          <w:sz w:val="22"/>
          <w:lang w:val="en-US"/>
        </w:rPr>
        <w:t xml:space="preserve">In a similar way – though I am less familiar with this topic – memetics can probably contribute to the study of addictions. It is possible that certain substances and practices are designed by blind evolution (not by </w:t>
      </w:r>
      <w:r w:rsidR="00AE456B" w:rsidRPr="00414E48">
        <w:rPr>
          <w:sz w:val="22"/>
          <w:lang w:val="en-US"/>
        </w:rPr>
        <w:t>human authors</w:t>
      </w:r>
      <w:r w:rsidRPr="00414E48">
        <w:rPr>
          <w:sz w:val="22"/>
          <w:lang w:val="en-US"/>
        </w:rPr>
        <w:t xml:space="preserve">) to be particularly addictive and irresistible. Such a parasitical cultural tradition may start out with a single person engaging in some idiosyncratic behavior (e.g., chewing a tobacco leaf), which may then evolve into a bad habit, which may then be copied by others. In the ensuing selection tournament, the parasitical memes become better at </w:t>
      </w:r>
      <w:r w:rsidRPr="00414E48">
        <w:rPr>
          <w:i/>
          <w:sz w:val="22"/>
          <w:lang w:val="en-US"/>
        </w:rPr>
        <w:t>exploiting</w:t>
      </w:r>
      <w:r w:rsidRPr="00414E48">
        <w:rPr>
          <w:sz w:val="22"/>
          <w:lang w:val="en-US"/>
        </w:rPr>
        <w:t xml:space="preserve"> our weaknesses (by homing in on the right preparation, dose, and ways of administering the drug). In this case, again, memetics does not explain why people have </w:t>
      </w:r>
      <w:r w:rsidRPr="00414E48">
        <w:rPr>
          <w:sz w:val="22"/>
          <w:lang w:val="en-US"/>
        </w:rPr>
        <w:lastRenderedPageBreak/>
        <w:t xml:space="preserve">certain temptations in the first place (we already knew that) but it can explain how certain addictive practices can evolve to push our pleasure buttons in exactly the right way, even if they were not designed by anyone. After all, even drug </w:t>
      </w:r>
      <w:r w:rsidR="00AB0ABF" w:rsidRPr="00414E48">
        <w:rPr>
          <w:sz w:val="22"/>
          <w:lang w:val="en-US"/>
        </w:rPr>
        <w:t xml:space="preserve">dealers </w:t>
      </w:r>
      <w:r w:rsidR="00D60C16" w:rsidRPr="00414E48">
        <w:rPr>
          <w:sz w:val="22"/>
          <w:lang w:val="en-US"/>
        </w:rPr>
        <w:t xml:space="preserve">and manufacturers </w:t>
      </w:r>
      <w:r w:rsidRPr="00414E48">
        <w:rPr>
          <w:sz w:val="22"/>
          <w:lang w:val="en-US"/>
        </w:rPr>
        <w:t xml:space="preserve">may have </w:t>
      </w:r>
      <w:r w:rsidR="00AB0ABF" w:rsidRPr="00414E48">
        <w:rPr>
          <w:sz w:val="22"/>
          <w:lang w:val="en-US"/>
        </w:rPr>
        <w:t xml:space="preserve">had </w:t>
      </w:r>
      <w:r w:rsidRPr="00414E48">
        <w:rPr>
          <w:sz w:val="22"/>
          <w:lang w:val="en-US"/>
        </w:rPr>
        <w:t>little understanding of what makes a drug so addictive</w:t>
      </w:r>
      <w:r w:rsidR="00AB0ABF" w:rsidRPr="00414E48">
        <w:rPr>
          <w:sz w:val="22"/>
          <w:lang w:val="en-US"/>
        </w:rPr>
        <w:t>, especially in the early stages of cultural evolution</w:t>
      </w:r>
      <w:r w:rsidRPr="00414E48">
        <w:rPr>
          <w:sz w:val="22"/>
          <w:lang w:val="en-US"/>
        </w:rPr>
        <w:t xml:space="preserve"> </w:t>
      </w:r>
      <w:r w:rsidRPr="00414E48">
        <w:rPr>
          <w:sz w:val="22"/>
          <w:lang w:val="en-US"/>
        </w:rPr>
        <w:fldChar w:fldCharType="begin"/>
      </w:r>
      <w:r w:rsidRPr="00414E48">
        <w:rPr>
          <w:sz w:val="22"/>
          <w:lang w:val="en-US"/>
        </w:rPr>
        <w:instrText xml:space="preserve"> ADDIN EN.CITE &lt;EndNote&gt;&lt;Cite&gt;&lt;Author&gt;Delius&lt;/Author&gt;&lt;Year&gt;1991&lt;/Year&gt;&lt;IDText&gt;The nature of culture&lt;/IDText&gt;&lt;DisplayText&gt;(Delius, 1991)&lt;/DisplayText&gt;&lt;record&gt;&lt;urls&gt;&lt;related-urls&gt;&lt;url&gt;http://dx.doi.org/10.1007/978-0-585-35156-8_6&lt;/url&gt;&lt;/related-urls&gt;&lt;/urls&gt;&lt;isbn&gt;978-0-585-35156-8&lt;/isbn&gt;&lt;titles&gt;&lt;title&gt;The nature of culture&lt;/title&gt;&lt;secondary-title&gt;The Tinbergen Legacy&lt;/secondary-title&gt;&lt;short-title&gt;The nature of culture&lt;/short-title&gt;&lt;/titles&gt;&lt;pages&gt;75-99&lt;/pages&gt;&lt;contributors&gt;&lt;authors&gt;&lt;author&gt;Delius, Juan D.&lt;/author&gt;&lt;/authors&gt;&lt;/contributors&gt;&lt;added-date format="utc"&gt;1497975539&lt;/added-date&gt;&lt;pub-location&gt;Dordrecht&lt;/pub-location&gt;&lt;ref-type name="Book Section"&gt;5&lt;/ref-type&gt;&lt;dates&gt;&lt;year&gt;1991&lt;/year&gt;&lt;/dates&gt;&lt;rec-number&gt;2215&lt;/rec-number&gt;&lt;publisher&gt;Springer Netherlands&lt;/publisher&gt;&lt;last-updated-date format="utc"&gt;1497975539&lt;/last-updated-date&gt;&lt;label&gt;Delius1991&lt;/label&gt;&lt;contributors&gt;&lt;secondary-authors&gt;&lt;author&gt;Dawkins, M. S.&lt;/author&gt;&lt;author&gt;Halliday, T. R.&lt;/author&gt;&lt;author&gt;Dawkins, R.&lt;/author&gt;&lt;/secondary-authors&gt;&lt;/contributors&gt;&lt;electronic-resource-num&gt;10.1007/978-0-585-35156-8_6&lt;/electronic-resource-num&gt;&lt;/record&gt;&lt;/Cite&gt;&lt;/EndNote&gt;</w:instrText>
      </w:r>
      <w:r w:rsidRPr="00414E48">
        <w:rPr>
          <w:sz w:val="22"/>
          <w:lang w:val="en-US"/>
        </w:rPr>
        <w:fldChar w:fldCharType="separate"/>
      </w:r>
      <w:r w:rsidRPr="00414E48">
        <w:rPr>
          <w:noProof/>
          <w:sz w:val="22"/>
          <w:lang w:val="en-US"/>
        </w:rPr>
        <w:t>(Delius, 1991)</w:t>
      </w:r>
      <w:r w:rsidRPr="00414E48">
        <w:rPr>
          <w:sz w:val="22"/>
          <w:lang w:val="en-US"/>
        </w:rPr>
        <w:fldChar w:fldCharType="end"/>
      </w:r>
      <w:r w:rsidRPr="00414E48">
        <w:rPr>
          <w:sz w:val="22"/>
          <w:lang w:val="en-US"/>
        </w:rPr>
        <w:t>.</w:t>
      </w:r>
      <w:r w:rsidRPr="00414E48">
        <w:rPr>
          <w:rStyle w:val="Voetnootmarkering"/>
          <w:rFonts w:cs="Arial"/>
          <w:sz w:val="22"/>
          <w:lang w:val="en-US"/>
        </w:rPr>
        <w:footnoteReference w:id="7"/>
      </w:r>
      <w:r w:rsidRPr="00414E48">
        <w:rPr>
          <w:sz w:val="22"/>
          <w:lang w:val="en-US"/>
        </w:rPr>
        <w:t xml:space="preserve"> </w:t>
      </w:r>
    </w:p>
    <w:p w14:paraId="04C7C05A" w14:textId="77777777" w:rsidR="004E76DF" w:rsidRPr="00414E48" w:rsidRDefault="004E76DF" w:rsidP="00414E48">
      <w:pPr>
        <w:spacing w:line="480" w:lineRule="auto"/>
        <w:jc w:val="both"/>
        <w:rPr>
          <w:b/>
          <w:sz w:val="22"/>
          <w:lang w:val="en-GB"/>
        </w:rPr>
      </w:pPr>
      <w:r w:rsidRPr="00414E48">
        <w:rPr>
          <w:b/>
          <w:sz w:val="22"/>
          <w:lang w:val="en-GB"/>
        </w:rPr>
        <w:t>Science of memetics?</w:t>
      </w:r>
    </w:p>
    <w:p w14:paraId="7E2AF3FD" w14:textId="5A5E5756" w:rsidR="004E76DF" w:rsidRPr="00414E48" w:rsidRDefault="004E76DF" w:rsidP="00414E48">
      <w:pPr>
        <w:spacing w:line="480" w:lineRule="auto"/>
        <w:ind w:left="11" w:hanging="11"/>
        <w:jc w:val="both"/>
        <w:rPr>
          <w:sz w:val="22"/>
          <w:lang w:val="en-US"/>
        </w:rPr>
      </w:pPr>
      <w:r w:rsidRPr="00414E48">
        <w:rPr>
          <w:sz w:val="22"/>
          <w:lang w:val="en-GB"/>
        </w:rPr>
        <w:t xml:space="preserve">Do cultural parasites exist? </w:t>
      </w:r>
      <w:r w:rsidRPr="00414E48">
        <w:rPr>
          <w:sz w:val="22"/>
          <w:lang w:val="en-US"/>
        </w:rPr>
        <w:t xml:space="preserve">I’ve tried to explain how it is possible for some cultural items not just to reduce our biological fitness, but also to harm our personal interests. Along the way, I have addressed some other objections raised against memetics, to complement the ones mentioned in </w:t>
      </w:r>
      <w:r w:rsidR="00C84F12" w:rsidRPr="00414E48">
        <w:rPr>
          <w:sz w:val="22"/>
          <w:lang w:val="en-US"/>
        </w:rPr>
        <w:t xml:space="preserve">chapter XI of </w:t>
      </w:r>
      <w:r w:rsidRPr="00414E48">
        <w:rPr>
          <w:sz w:val="22"/>
          <w:lang w:val="en-US"/>
        </w:rPr>
        <w:t xml:space="preserve">Dennett’s </w:t>
      </w:r>
      <w:r w:rsidRPr="00414E48">
        <w:rPr>
          <w:i/>
          <w:sz w:val="22"/>
          <w:lang w:val="en-US"/>
        </w:rPr>
        <w:t>From Bacteria to Bach and Back</w:t>
      </w:r>
      <w:r w:rsidRPr="00414E48">
        <w:rPr>
          <w:sz w:val="22"/>
          <w:lang w:val="en-US"/>
        </w:rPr>
        <w:t xml:space="preserve">. </w:t>
      </w:r>
    </w:p>
    <w:p w14:paraId="50DF330F" w14:textId="70496378" w:rsidR="004E76DF" w:rsidRPr="00414E48" w:rsidRDefault="004E76DF" w:rsidP="00414E48">
      <w:pPr>
        <w:spacing w:line="480" w:lineRule="auto"/>
        <w:ind w:left="11" w:hanging="11"/>
        <w:jc w:val="both"/>
        <w:rPr>
          <w:sz w:val="22"/>
          <w:lang w:val="en-US"/>
        </w:rPr>
      </w:pPr>
      <w:r w:rsidRPr="00414E48">
        <w:rPr>
          <w:sz w:val="22"/>
          <w:lang w:val="en-US"/>
        </w:rPr>
        <w:t xml:space="preserve">In my own work on pseudoscience and systems of misbelief, I have for a long time been suspicious of memes. I agreed with the skeptics that memetic explanations were </w:t>
      </w:r>
      <w:r w:rsidRPr="00414E48">
        <w:rPr>
          <w:sz w:val="22"/>
          <w:lang w:val="en-GB"/>
        </w:rPr>
        <w:t>mostly vacuous</w:t>
      </w:r>
      <w:r w:rsidRPr="00414E48">
        <w:rPr>
          <w:sz w:val="22"/>
          <w:lang w:val="en-US"/>
        </w:rPr>
        <w:t xml:space="preserve">, reframing ordinary facts and patterns in more frivolous terms. But I have been drawn to a type of explanation which, I think, is conceptually indistinguishable from a memetic one. On the one hand, I was struck by the resilience of certain systems of misbelief against external shocks. It seems as if </w:t>
      </w:r>
      <w:proofErr w:type="spellStart"/>
      <w:r w:rsidRPr="00414E48">
        <w:rPr>
          <w:sz w:val="22"/>
          <w:lang w:val="en-US"/>
        </w:rPr>
        <w:t>pseudosciences</w:t>
      </w:r>
      <w:proofErr w:type="spellEnd"/>
      <w:r w:rsidRPr="00414E48">
        <w:rPr>
          <w:sz w:val="22"/>
          <w:lang w:val="en-US"/>
        </w:rPr>
        <w:t xml:space="preserve"> and ideologies are equipped with their own immune systems, warding off critical questions and apparent refutations, and pre-empting critical scrutiny. On the other hand, I was also struck by the apparent sincerity of most proponents of these belief systems. The majority of these people are not impostors, but seem to have sincere convictions </w:t>
      </w:r>
      <w:r w:rsidRPr="00414E48">
        <w:rPr>
          <w:sz w:val="22"/>
          <w:lang w:val="en-US"/>
        </w:rPr>
        <w:fldChar w:fldCharType="begin"/>
      </w:r>
      <w:r w:rsidRPr="00414E48">
        <w:rPr>
          <w:sz w:val="22"/>
          <w:lang w:val="en-US"/>
        </w:rPr>
        <w:instrText xml:space="preserve"> ADDIN EN.CITE &lt;EndNote&gt;&lt;Cite&gt;&lt;Author&gt;Boudry&lt;/Author&gt;&lt;Year&gt;2016&lt;/Year&gt;&lt;IDText&gt;Disbelief in belief: On the cognitive status of supernatural beliefs&lt;/IDText&gt;&lt;DisplayText&gt;(Boudry &amp;amp; Coyne, 2016)&lt;/DisplayText&gt;&lt;record&gt;&lt;urls&gt;&lt;related-urls&gt;&lt;url&gt;&amp;lt;Go to ISI&amp;gt;://WOS:000377125800012&lt;/url&gt;&lt;/related-urls&gt;&lt;/urls&gt;&lt;isbn&gt;0951-5089&lt;/isbn&gt;&lt;titles&gt;&lt;title&gt;Disbelief in belief: On the cognitive status of supernatural beliefs&lt;/title&gt;&lt;secondary-title&gt;Philosophical Psychology&lt;/secondary-title&gt;&lt;/titles&gt;&lt;pages&gt;601-615&lt;/pages&gt;&lt;number&gt;4&lt;/number&gt;&lt;contributors&gt;&lt;authors&gt;&lt;author&gt;Boudry, Maarten&lt;/author&gt;&lt;author&gt;Coyne, J.&lt;/author&gt;&lt;/authors&gt;&lt;/contributors&gt;&lt;added-date format="utc"&gt;1473949248&lt;/added-date&gt;&lt;ref-type name="Journal Article"&gt;17&lt;/ref-type&gt;&lt;dates&gt;&lt;year&gt;2016&lt;/year&gt;&lt;/dates&gt;&lt;rec-number&gt;1409&lt;/rec-number&gt;&lt;last-updated-date format="utc"&gt;1522240041&lt;/last-updated-date&gt;&lt;accession-num&gt;WOS:000377125800012&lt;/accession-num&gt;&lt;electronic-resource-num&gt;10.1080/09515089.2015.1110852&lt;/electronic-resource-num&gt;&lt;volume&gt;29&lt;/volume&gt;&lt;/record&gt;&lt;/Cite&gt;&lt;/EndNote&gt;</w:instrText>
      </w:r>
      <w:r w:rsidRPr="00414E48">
        <w:rPr>
          <w:sz w:val="22"/>
          <w:lang w:val="en-US"/>
        </w:rPr>
        <w:fldChar w:fldCharType="separate"/>
      </w:r>
      <w:r w:rsidRPr="00414E48">
        <w:rPr>
          <w:noProof/>
          <w:sz w:val="22"/>
          <w:lang w:val="en-US"/>
        </w:rPr>
        <w:t>(Boudry &amp; Coyne, 2016)</w:t>
      </w:r>
      <w:r w:rsidRPr="00414E48">
        <w:rPr>
          <w:sz w:val="22"/>
          <w:lang w:val="en-US"/>
        </w:rPr>
        <w:fldChar w:fldCharType="end"/>
      </w:r>
      <w:r w:rsidRPr="00414E48">
        <w:rPr>
          <w:sz w:val="22"/>
          <w:lang w:val="en-US"/>
        </w:rPr>
        <w:t>.</w:t>
      </w:r>
    </w:p>
    <w:p w14:paraId="1DB6B3EC" w14:textId="0CBF0831" w:rsidR="004E76DF" w:rsidRPr="00414E48" w:rsidRDefault="004E76DF" w:rsidP="00414E48">
      <w:pPr>
        <w:spacing w:line="480" w:lineRule="auto"/>
        <w:ind w:left="11" w:hanging="11"/>
        <w:jc w:val="both"/>
        <w:rPr>
          <w:sz w:val="22"/>
          <w:lang w:val="en-US"/>
        </w:rPr>
      </w:pPr>
      <w:r w:rsidRPr="00414E48">
        <w:rPr>
          <w:sz w:val="22"/>
          <w:lang w:val="en-US"/>
        </w:rPr>
        <w:t xml:space="preserve">But in that case, where does the cultural design come from? If you start using functional language to describe how belief systems survive – “strategies” or “defense mechanisms” – you have to be able “pay your theoretical debts”, as Dennett </w:t>
      </w:r>
      <w:r w:rsidR="00DC32F6">
        <w:rPr>
          <w:sz w:val="22"/>
          <w:lang w:val="en-US"/>
        </w:rPr>
        <w:t xml:space="preserve">has argued since long </w:t>
      </w:r>
      <w:r w:rsidR="00DC32F6">
        <w:rPr>
          <w:sz w:val="22"/>
          <w:lang w:val="en-US"/>
        </w:rPr>
        <w:fldChar w:fldCharType="begin"/>
      </w:r>
      <w:r w:rsidR="00DC32F6">
        <w:rPr>
          <w:sz w:val="22"/>
          <w:lang w:val="en-US"/>
        </w:rPr>
        <w:instrText xml:space="preserve"> ADDIN EN.CITE &lt;EndNote&gt;&lt;Cite&gt;&lt;Author&gt;Dennett&lt;/Author&gt;&lt;Year&gt;1983&lt;/Year&gt;&lt;IDText&gt;Intentional systems in cognitive ethology: The “Panglossian paradigm” defended&lt;/IDText&gt;&lt;DisplayText&gt;(Dennett, 1983)&lt;/DisplayText&gt;&lt;record&gt;&lt;isbn&gt;1469-1825&lt;/isbn&gt;&lt;titles&gt;&lt;title&gt;Intentional systems in cognitive ethology: The “Panglossian paradigm” defended&lt;/title&gt;&lt;secondary-title&gt;Behavioral and Brain Sciences&lt;/secondary-title&gt;&lt;short-title&gt;Intentional systems in cognitive ethology: The “Panglossian paradigm” defended&lt;/short-title&gt;&lt;/titles&gt;&lt;pages&gt;343-355&lt;/pages&gt;&lt;number&gt;03&lt;/number&gt;&lt;contributors&gt;&lt;authors&gt;&lt;author&gt;Dennett, Daniel C.&lt;/author&gt;&lt;/authors&gt;&lt;/contributors&gt;&lt;added-date format="utc"&gt;1497975539&lt;/added-date&gt;&lt;ref-type name="Journal Article"&gt;17&lt;/ref-type&gt;&lt;dates&gt;&lt;year&gt;1983&lt;/year&gt;&lt;/dates&gt;&lt;rec-number&gt;2233&lt;/rec-number&gt;&lt;last-updated-date format="utc"&gt;1497975539&lt;/last-updated-date&gt;&lt;volume&gt;6&lt;/volume&gt;&lt;/record&gt;&lt;/Cite&gt;&lt;/EndNote&gt;</w:instrText>
      </w:r>
      <w:r w:rsidR="00DC32F6">
        <w:rPr>
          <w:sz w:val="22"/>
          <w:lang w:val="en-US"/>
        </w:rPr>
        <w:fldChar w:fldCharType="separate"/>
      </w:r>
      <w:r w:rsidR="00DC32F6">
        <w:rPr>
          <w:noProof/>
          <w:sz w:val="22"/>
          <w:lang w:val="en-US"/>
        </w:rPr>
        <w:t>(Dennett, 1983)</w:t>
      </w:r>
      <w:r w:rsidR="00DC32F6">
        <w:rPr>
          <w:sz w:val="22"/>
          <w:lang w:val="en-US"/>
        </w:rPr>
        <w:fldChar w:fldCharType="end"/>
      </w:r>
      <w:r w:rsidRPr="00414E48">
        <w:rPr>
          <w:sz w:val="22"/>
          <w:lang w:val="en-US"/>
        </w:rPr>
        <w:t xml:space="preserve">. Rather than focusing on the believers and their intentions, it is useful to imagine a </w:t>
      </w:r>
      <w:r w:rsidRPr="00414E48">
        <w:rPr>
          <w:sz w:val="22"/>
          <w:lang w:val="en-US"/>
        </w:rPr>
        <w:lastRenderedPageBreak/>
        <w:t xml:space="preserve">competition between different belief systems: the ones that are too brittle and vulnerable to refutation will perish, while the more resilient ones with the right survival kit will flourish </w:t>
      </w:r>
      <w:r w:rsidRPr="00414E48">
        <w:rPr>
          <w:sz w:val="22"/>
          <w:lang w:val="en-US"/>
        </w:rPr>
        <w:fldChar w:fldCharType="begin"/>
      </w:r>
      <w:r w:rsidRPr="00414E48">
        <w:rPr>
          <w:sz w:val="22"/>
          <w:lang w:val="en-US"/>
        </w:rPr>
        <w:instrText xml:space="preserve"> ADDIN EN.CITE &lt;EndNote&gt;&lt;Cite&gt;&lt;Author&gt;Boudry&lt;/Author&gt;&lt;Year&gt;2012&lt;/Year&gt;&lt;IDText&gt;How Convenient! The Epistemic Rationale of Self-validating Belief Systems&lt;/IDText&gt;&lt;DisplayText&gt;(Boudry &amp;amp; Braeckman, 2012)&lt;/DisplayText&gt;&lt;record&gt;&lt;foreign-keys&gt;&lt;key app="EN" db-id="es9ttvsd1p2xatet5etpvexn02w99r5s0etd"&gt;844&lt;/key&gt;&lt;/foreign-keys&gt;&lt;titles&gt;&lt;title&gt;How Convenient! The Epistemic Rationale of Self-validating Belief Systems&lt;/title&gt;&lt;secondary-title&gt;Philosophical Psychology&lt;/secondary-title&gt;&lt;/titles&gt;&lt;pages&gt;341-364&lt;/pages&gt;&lt;number&gt;3&lt;/number&gt;&lt;contributors&gt;&lt;authors&gt;&lt;author&gt;Boudry, Maarten&lt;/author&gt;&lt;author&gt;Braeckman, Johan&lt;/author&gt;&lt;/authors&gt;&lt;/contributors&gt;&lt;added-date format="utc"&gt;1374484613&lt;/added-date&gt;&lt;ref-type name="Journal Article"&gt;17&lt;/ref-type&gt;&lt;dates&gt;&lt;year&gt;2012&lt;/year&gt;&lt;/dates&gt;&lt;rec-number&gt;845&lt;/rec-number&gt;&lt;last-updated-date format="utc"&gt;1374484613&lt;/last-updated-date&gt;&lt;electronic-resource-num&gt;10.1080/09515089.2011.579420&lt;/electronic-resource-num&gt;&lt;volume&gt;25&lt;/volume&gt;&lt;/record&gt;&lt;/Cite&gt;&lt;/EndNote&gt;</w:instrText>
      </w:r>
      <w:r w:rsidRPr="00414E48">
        <w:rPr>
          <w:sz w:val="22"/>
          <w:lang w:val="en-US"/>
        </w:rPr>
        <w:fldChar w:fldCharType="separate"/>
      </w:r>
      <w:r w:rsidRPr="00414E48">
        <w:rPr>
          <w:noProof/>
          <w:sz w:val="22"/>
          <w:lang w:val="en-US"/>
        </w:rPr>
        <w:t>(Boudry &amp; Braeckman, 2012)</w:t>
      </w:r>
      <w:r w:rsidRPr="00414E48">
        <w:rPr>
          <w:sz w:val="22"/>
          <w:lang w:val="en-US"/>
        </w:rPr>
        <w:fldChar w:fldCharType="end"/>
      </w:r>
      <w:r w:rsidRPr="00414E48">
        <w:rPr>
          <w:sz w:val="22"/>
          <w:lang w:val="en-US"/>
        </w:rPr>
        <w:t xml:space="preserve">. But this, of course, is just the meme’s eye view. </w:t>
      </w:r>
    </w:p>
    <w:p w14:paraId="052126AD" w14:textId="648846A1" w:rsidR="004E76DF" w:rsidRPr="00414E48" w:rsidRDefault="004E76DF" w:rsidP="00414E48">
      <w:pPr>
        <w:spacing w:line="480" w:lineRule="auto"/>
        <w:ind w:left="11" w:hanging="11"/>
        <w:jc w:val="both"/>
        <w:rPr>
          <w:sz w:val="22"/>
          <w:lang w:val="en-US"/>
        </w:rPr>
      </w:pPr>
      <w:r w:rsidRPr="00414E48">
        <w:rPr>
          <w:sz w:val="22"/>
          <w:lang w:val="en-US"/>
        </w:rPr>
        <w:t xml:space="preserve">I’m still not convinced that we need a whole new science of memetics, and I still think it is easy to get carried away with meme talk. Millikan’s challenge shows that the explanatory scope of memetics is limited: definitely more so than panmemetics, and perhaps also more than Dennett thinks. To the extent that cultural design is the outcome of human preferences and choices – even aggregated choices of many people over long time spans – memetic purposes will be derivative of human ones. Cultural evolution will get us what </w:t>
      </w:r>
      <w:r w:rsidRPr="00414E48">
        <w:rPr>
          <w:i/>
          <w:sz w:val="22"/>
          <w:lang w:val="en-US"/>
        </w:rPr>
        <w:t xml:space="preserve">we </w:t>
      </w:r>
      <w:r w:rsidRPr="00414E48">
        <w:rPr>
          <w:sz w:val="22"/>
          <w:lang w:val="en-US"/>
        </w:rPr>
        <w:t xml:space="preserve">wanted, although it will fulfill our desires in a better and richer way than we could have accomplished on our own. But sometimes memes can develop purposes of their own, and sometimes they may do so in a way that subverts the personal interests of their hosts. These are the memes that truly deserve to be labeled ‘cultural parasites’. </w:t>
      </w:r>
    </w:p>
    <w:p w14:paraId="63D56854" w14:textId="77777777" w:rsidR="004E76DF" w:rsidRPr="00414E48" w:rsidRDefault="004E76DF" w:rsidP="00414E48">
      <w:pPr>
        <w:spacing w:line="480" w:lineRule="auto"/>
        <w:jc w:val="both"/>
        <w:rPr>
          <w:sz w:val="22"/>
          <w:lang w:val="en-US"/>
        </w:rPr>
      </w:pPr>
    </w:p>
    <w:p w14:paraId="7E22D72C" w14:textId="77777777" w:rsidR="00DC32F6" w:rsidRPr="00DC32F6" w:rsidRDefault="004E76DF" w:rsidP="00DC32F6">
      <w:pPr>
        <w:pStyle w:val="EndNoteBibliography"/>
        <w:spacing w:after="0"/>
        <w:ind w:left="720" w:hanging="720"/>
      </w:pPr>
      <w:r w:rsidRPr="00414E48">
        <w:rPr>
          <w:sz w:val="22"/>
          <w:lang w:val="en-US"/>
        </w:rPr>
        <w:fldChar w:fldCharType="begin"/>
      </w:r>
      <w:r w:rsidRPr="00414E48">
        <w:rPr>
          <w:sz w:val="22"/>
          <w:lang w:val="en-US"/>
        </w:rPr>
        <w:instrText xml:space="preserve"> ADDIN EN.REFLIST </w:instrText>
      </w:r>
      <w:r w:rsidRPr="00414E48">
        <w:rPr>
          <w:sz w:val="22"/>
          <w:lang w:val="en-US"/>
        </w:rPr>
        <w:fldChar w:fldCharType="separate"/>
      </w:r>
      <w:r w:rsidR="00DC32F6" w:rsidRPr="00DC32F6">
        <w:t xml:space="preserve">Ainslie, G. (2001). </w:t>
      </w:r>
      <w:r w:rsidR="00DC32F6" w:rsidRPr="00DC32F6">
        <w:rPr>
          <w:i/>
        </w:rPr>
        <w:t>Breakdown of will</w:t>
      </w:r>
      <w:r w:rsidR="00DC32F6" w:rsidRPr="00DC32F6">
        <w:t>: Cambridge University Press.</w:t>
      </w:r>
    </w:p>
    <w:p w14:paraId="05C3BF95" w14:textId="77777777" w:rsidR="00DC32F6" w:rsidRPr="00DC32F6" w:rsidRDefault="00DC32F6" w:rsidP="00DC32F6">
      <w:pPr>
        <w:pStyle w:val="EndNoteBibliography"/>
        <w:spacing w:after="0"/>
        <w:ind w:left="720" w:hanging="720"/>
      </w:pPr>
      <w:r w:rsidRPr="00DC32F6">
        <w:t xml:space="preserve">Aristotle. (350BE/1991). </w:t>
      </w:r>
      <w:r w:rsidRPr="00DC32F6">
        <w:rPr>
          <w:i/>
        </w:rPr>
        <w:t>De anima</w:t>
      </w:r>
      <w:r w:rsidRPr="00DC32F6">
        <w:t>. Buffalo: Prometheus Books.</w:t>
      </w:r>
    </w:p>
    <w:p w14:paraId="37AF560E" w14:textId="77777777" w:rsidR="00DC32F6" w:rsidRPr="00DC32F6" w:rsidRDefault="00DC32F6" w:rsidP="00DC32F6">
      <w:pPr>
        <w:pStyle w:val="EndNoteBibliography"/>
        <w:spacing w:after="0"/>
        <w:ind w:left="720" w:hanging="720"/>
      </w:pPr>
      <w:r w:rsidRPr="00DC32F6">
        <w:t xml:space="preserve">Atran, S. (2002). </w:t>
      </w:r>
      <w:r w:rsidRPr="00DC32F6">
        <w:rPr>
          <w:i/>
        </w:rPr>
        <w:t>In gods we trust : The evolutionary landscape of religion</w:t>
      </w:r>
      <w:r w:rsidRPr="00DC32F6">
        <w:t>. Oxford: Oxford University Press.</w:t>
      </w:r>
    </w:p>
    <w:p w14:paraId="5B945781" w14:textId="77777777" w:rsidR="00DC32F6" w:rsidRPr="00DC32F6" w:rsidRDefault="00DC32F6" w:rsidP="00DC32F6">
      <w:pPr>
        <w:pStyle w:val="EndNoteBibliography"/>
        <w:spacing w:after="0"/>
        <w:ind w:left="720" w:hanging="720"/>
      </w:pPr>
      <w:r w:rsidRPr="00DC32F6">
        <w:t xml:space="preserve">Aunger, R. (2002). </w:t>
      </w:r>
      <w:r w:rsidRPr="00DC32F6">
        <w:rPr>
          <w:i/>
        </w:rPr>
        <w:t>The electric meme: A new theory of how we think</w:t>
      </w:r>
      <w:r w:rsidRPr="00DC32F6">
        <w:t>: Cambridge Univ Press.</w:t>
      </w:r>
    </w:p>
    <w:p w14:paraId="12F23DF6" w14:textId="77777777" w:rsidR="00DC32F6" w:rsidRPr="00DC32F6" w:rsidRDefault="00DC32F6" w:rsidP="00DC32F6">
      <w:pPr>
        <w:pStyle w:val="EndNoteBibliography"/>
        <w:spacing w:after="0"/>
        <w:ind w:left="720" w:hanging="720"/>
      </w:pPr>
      <w:r w:rsidRPr="00DC32F6">
        <w:t xml:space="preserve">Blackmore, S. J. (2000). </w:t>
      </w:r>
      <w:r w:rsidRPr="00DC32F6">
        <w:rPr>
          <w:i/>
        </w:rPr>
        <w:t>The meme machine</w:t>
      </w:r>
      <w:r w:rsidRPr="00DC32F6">
        <w:t>. Oxford: Oxford University Press.</w:t>
      </w:r>
    </w:p>
    <w:p w14:paraId="43132E4F" w14:textId="77777777" w:rsidR="00DC32F6" w:rsidRPr="00DC32F6" w:rsidRDefault="00DC32F6" w:rsidP="00DC32F6">
      <w:pPr>
        <w:pStyle w:val="EndNoteBibliography"/>
        <w:spacing w:after="0"/>
        <w:ind w:left="720" w:hanging="720"/>
      </w:pPr>
      <w:r w:rsidRPr="00DC32F6">
        <w:t xml:space="preserve">Boudry, M., Blancke, S., &amp; Pigliucci, M. (2015). What Makes Weird Beliefs Thrive? The Epidemiology of Pseudoscience. </w:t>
      </w:r>
      <w:r w:rsidRPr="00DC32F6">
        <w:rPr>
          <w:i/>
        </w:rPr>
        <w:t>Philosophical Psychology, 28</w:t>
      </w:r>
      <w:r w:rsidRPr="00DC32F6">
        <w:t xml:space="preserve">(8), 1177-1198. </w:t>
      </w:r>
    </w:p>
    <w:p w14:paraId="44CB1073" w14:textId="77777777" w:rsidR="00DC32F6" w:rsidRPr="00DC32F6" w:rsidRDefault="00DC32F6" w:rsidP="00DC32F6">
      <w:pPr>
        <w:pStyle w:val="EndNoteBibliography"/>
        <w:spacing w:after="0"/>
        <w:ind w:left="720" w:hanging="720"/>
      </w:pPr>
      <w:r w:rsidRPr="00DC32F6">
        <w:t xml:space="preserve">Boudry, M., &amp; Braeckman, J. (2012). How Convenient! The Epistemic Rationale of Self-validating Belief Systems. </w:t>
      </w:r>
      <w:r w:rsidRPr="00DC32F6">
        <w:rPr>
          <w:i/>
        </w:rPr>
        <w:t>Philosophical Psychology, 25</w:t>
      </w:r>
      <w:r w:rsidRPr="00DC32F6">
        <w:t>(3), 341-364. doi: 10.1080/09515089.2011.579420</w:t>
      </w:r>
    </w:p>
    <w:p w14:paraId="47EC8420" w14:textId="77777777" w:rsidR="00DC32F6" w:rsidRPr="00DC32F6" w:rsidRDefault="00DC32F6" w:rsidP="00DC32F6">
      <w:pPr>
        <w:pStyle w:val="EndNoteBibliography"/>
        <w:spacing w:after="0"/>
        <w:ind w:left="720" w:hanging="720"/>
      </w:pPr>
      <w:r w:rsidRPr="00DC32F6">
        <w:t xml:space="preserve">Boudry, M., &amp; Coyne, J. (2016). Disbelief in belief: On the cognitive status of supernatural beliefs. </w:t>
      </w:r>
      <w:r w:rsidRPr="00DC32F6">
        <w:rPr>
          <w:i/>
        </w:rPr>
        <w:t>Philosophical Psychology, 29</w:t>
      </w:r>
      <w:r w:rsidRPr="00DC32F6">
        <w:t>(4), 601-615. doi: 10.1080/09515089.2015.1110852</w:t>
      </w:r>
    </w:p>
    <w:p w14:paraId="7B378244" w14:textId="77777777" w:rsidR="00DC32F6" w:rsidRPr="00DC32F6" w:rsidRDefault="00DC32F6" w:rsidP="00DC32F6">
      <w:pPr>
        <w:pStyle w:val="EndNoteBibliography"/>
        <w:spacing w:after="0"/>
        <w:ind w:left="720" w:hanging="720"/>
      </w:pPr>
      <w:r w:rsidRPr="00DC32F6">
        <w:t>Boudry, M., &amp; Hofhuis, S. (2016). Parasites of the mind. How cultural representations can subvert human interests.</w:t>
      </w:r>
    </w:p>
    <w:p w14:paraId="1CDAA621" w14:textId="77777777" w:rsidR="00DC32F6" w:rsidRPr="00DC32F6" w:rsidRDefault="00DC32F6" w:rsidP="00DC32F6">
      <w:pPr>
        <w:pStyle w:val="EndNoteBibliography"/>
        <w:spacing w:after="0"/>
        <w:ind w:left="720" w:hanging="720"/>
      </w:pPr>
      <w:r w:rsidRPr="00DC32F6">
        <w:t xml:space="preserve">Boyer, P. (1994). </w:t>
      </w:r>
      <w:r w:rsidRPr="00DC32F6">
        <w:rPr>
          <w:i/>
        </w:rPr>
        <w:t>The naturalness of religious ideas : A cognitive theory of religion</w:t>
      </w:r>
      <w:r w:rsidRPr="00DC32F6">
        <w:t>. Berkeley (Calif.): University of California Press.</w:t>
      </w:r>
    </w:p>
    <w:p w14:paraId="35B97ECD" w14:textId="77777777" w:rsidR="00DC32F6" w:rsidRPr="00DC32F6" w:rsidRDefault="00DC32F6" w:rsidP="00DC32F6">
      <w:pPr>
        <w:pStyle w:val="EndNoteBibliography"/>
        <w:spacing w:after="0"/>
        <w:ind w:left="720" w:hanging="720"/>
      </w:pPr>
      <w:r w:rsidRPr="00DC32F6">
        <w:t xml:space="preserve">Boyer, P. (2001). </w:t>
      </w:r>
      <w:r w:rsidRPr="00DC32F6">
        <w:rPr>
          <w:i/>
        </w:rPr>
        <w:t>Religion explained. The evolutionary origins of religious thought</w:t>
      </w:r>
      <w:r w:rsidRPr="00DC32F6">
        <w:t>. New York: Basic books.</w:t>
      </w:r>
    </w:p>
    <w:p w14:paraId="1317D430" w14:textId="77777777" w:rsidR="00DC32F6" w:rsidRPr="00DC32F6" w:rsidRDefault="00DC32F6" w:rsidP="00DC32F6">
      <w:pPr>
        <w:pStyle w:val="EndNoteBibliography"/>
        <w:spacing w:after="0"/>
        <w:ind w:left="720" w:hanging="720"/>
      </w:pPr>
      <w:r w:rsidRPr="00DC32F6">
        <w:t xml:space="preserve">Delius, J. D. (1991). The nature of culture. In M. S. Dawkins, T. R. Halliday &amp; R. Dawkins (Eds.), </w:t>
      </w:r>
      <w:r w:rsidRPr="00DC32F6">
        <w:rPr>
          <w:i/>
        </w:rPr>
        <w:t>The Tinbergen Legacy</w:t>
      </w:r>
      <w:r w:rsidRPr="00DC32F6">
        <w:t xml:space="preserve"> (pp. 75-99). Dordrecht: Springer Netherlands.</w:t>
      </w:r>
    </w:p>
    <w:p w14:paraId="30AF19A3" w14:textId="77777777" w:rsidR="00DC32F6" w:rsidRPr="00DC32F6" w:rsidRDefault="00DC32F6" w:rsidP="00DC32F6">
      <w:pPr>
        <w:pStyle w:val="EndNoteBibliography"/>
        <w:spacing w:after="0"/>
        <w:ind w:left="720" w:hanging="720"/>
      </w:pPr>
      <w:r w:rsidRPr="00DC32F6">
        <w:t xml:space="preserve">Dennett, D. C. (1983). Intentional systems in cognitive ethology: The “Panglossian paradigm” defended. </w:t>
      </w:r>
      <w:r w:rsidRPr="00DC32F6">
        <w:rPr>
          <w:i/>
        </w:rPr>
        <w:t>Behavioral and Brain Sciences, 6</w:t>
      </w:r>
      <w:r w:rsidRPr="00DC32F6">
        <w:t xml:space="preserve">(03), 343-355. </w:t>
      </w:r>
    </w:p>
    <w:p w14:paraId="233097FF" w14:textId="77777777" w:rsidR="00DC32F6" w:rsidRPr="00DC32F6" w:rsidRDefault="00DC32F6" w:rsidP="00DC32F6">
      <w:pPr>
        <w:pStyle w:val="EndNoteBibliography"/>
        <w:spacing w:after="0"/>
        <w:ind w:left="720" w:hanging="720"/>
      </w:pPr>
      <w:r w:rsidRPr="00DC32F6">
        <w:t xml:space="preserve">Dennett, D. C. (1990). Memes and the exploitation of imagination. </w:t>
      </w:r>
      <w:r w:rsidRPr="00DC32F6">
        <w:rPr>
          <w:i/>
        </w:rPr>
        <w:t>The Journal of Aesthetics and Art Criticism, 48</w:t>
      </w:r>
      <w:r w:rsidRPr="00DC32F6">
        <w:t xml:space="preserve">(2), 127-135. </w:t>
      </w:r>
    </w:p>
    <w:p w14:paraId="0117E24D" w14:textId="77777777" w:rsidR="00DC32F6" w:rsidRPr="00DC32F6" w:rsidRDefault="00DC32F6" w:rsidP="00DC32F6">
      <w:pPr>
        <w:pStyle w:val="EndNoteBibliography"/>
        <w:spacing w:after="0"/>
        <w:ind w:left="720" w:hanging="720"/>
      </w:pPr>
      <w:r w:rsidRPr="00DC32F6">
        <w:t xml:space="preserve">Dennett, D. C. (1995). </w:t>
      </w:r>
      <w:r w:rsidRPr="00DC32F6">
        <w:rPr>
          <w:i/>
        </w:rPr>
        <w:t>Darwin's dangerous idea: evolution and the meanings of life</w:t>
      </w:r>
      <w:r w:rsidRPr="00DC32F6">
        <w:t>. New York: Simon &amp; Schuster.</w:t>
      </w:r>
    </w:p>
    <w:p w14:paraId="25B77DEC" w14:textId="77777777" w:rsidR="00DC32F6" w:rsidRPr="00DC32F6" w:rsidRDefault="00DC32F6" w:rsidP="00DC32F6">
      <w:pPr>
        <w:pStyle w:val="EndNoteBibliography"/>
        <w:spacing w:after="0"/>
        <w:ind w:left="720" w:hanging="720"/>
      </w:pPr>
      <w:r w:rsidRPr="00DC32F6">
        <w:t xml:space="preserve">Dennett, D. C. (2001). The evolution of evaluators. In A. Nicita &amp; U. Pagano (Eds.), </w:t>
      </w:r>
      <w:r w:rsidRPr="00DC32F6">
        <w:rPr>
          <w:i/>
        </w:rPr>
        <w:t>The evolution of economic diversity</w:t>
      </w:r>
      <w:r w:rsidRPr="00DC32F6">
        <w:t xml:space="preserve"> (pp. 66-81): Routledge.</w:t>
      </w:r>
    </w:p>
    <w:p w14:paraId="2BB8CF8D" w14:textId="77777777" w:rsidR="00DC32F6" w:rsidRPr="00DC32F6" w:rsidRDefault="00DC32F6" w:rsidP="00DC32F6">
      <w:pPr>
        <w:pStyle w:val="EndNoteBibliography"/>
        <w:spacing w:after="0"/>
        <w:ind w:left="720" w:hanging="720"/>
      </w:pPr>
      <w:r w:rsidRPr="00DC32F6">
        <w:t xml:space="preserve">Dennett, D. C. (2006). </w:t>
      </w:r>
      <w:r w:rsidRPr="00DC32F6">
        <w:rPr>
          <w:i/>
        </w:rPr>
        <w:t>Breaking the spell: Religion as a natural phenomenon</w:t>
      </w:r>
      <w:r w:rsidRPr="00DC32F6">
        <w:t>. New York, N.Y.: Viking (Penguin).</w:t>
      </w:r>
    </w:p>
    <w:p w14:paraId="3391DBC9" w14:textId="77777777" w:rsidR="00DC32F6" w:rsidRPr="00DC32F6" w:rsidRDefault="00DC32F6" w:rsidP="00DC32F6">
      <w:pPr>
        <w:pStyle w:val="EndNoteBibliography"/>
        <w:spacing w:after="0"/>
        <w:ind w:left="720" w:hanging="720"/>
      </w:pPr>
      <w:r w:rsidRPr="00DC32F6">
        <w:t xml:space="preserve">Dennett, D. C. (2017). </w:t>
      </w:r>
      <w:r w:rsidRPr="00DC32F6">
        <w:rPr>
          <w:i/>
        </w:rPr>
        <w:t>From Bacteria to Bach and Back: The Evolution of Minds</w:t>
      </w:r>
      <w:r w:rsidRPr="00DC32F6">
        <w:t>: Penguin Books, Limited.</w:t>
      </w:r>
    </w:p>
    <w:p w14:paraId="7C442BCE" w14:textId="77777777" w:rsidR="00DC32F6" w:rsidRPr="00DC32F6" w:rsidRDefault="00DC32F6" w:rsidP="00DC32F6">
      <w:pPr>
        <w:pStyle w:val="EndNoteBibliography"/>
        <w:spacing w:after="0"/>
        <w:ind w:left="720" w:hanging="720"/>
      </w:pPr>
      <w:r w:rsidRPr="00DC32F6">
        <w:t xml:space="preserve">Durham, W. H. (1991). </w:t>
      </w:r>
      <w:r w:rsidRPr="00DC32F6">
        <w:rPr>
          <w:i/>
        </w:rPr>
        <w:t>Coevolution: Genes, culture, and human diversity</w:t>
      </w:r>
      <w:r w:rsidRPr="00DC32F6">
        <w:t>: Stanford University Press.</w:t>
      </w:r>
    </w:p>
    <w:p w14:paraId="7903A471" w14:textId="77777777" w:rsidR="00DC32F6" w:rsidRPr="00DC32F6" w:rsidRDefault="00DC32F6" w:rsidP="00DC32F6">
      <w:pPr>
        <w:pStyle w:val="EndNoteBibliography"/>
        <w:spacing w:after="0"/>
        <w:ind w:left="720" w:hanging="720"/>
      </w:pPr>
      <w:r w:rsidRPr="00DC32F6">
        <w:t xml:space="preserve">Edgerton, R. B. (1992). </w:t>
      </w:r>
      <w:r w:rsidRPr="00DC32F6">
        <w:rPr>
          <w:i/>
        </w:rPr>
        <w:t>Sick societies: Challenging the myth of primitive harmony</w:t>
      </w:r>
      <w:r w:rsidRPr="00DC32F6">
        <w:t>. New York &amp; Toronto: Free Press.</w:t>
      </w:r>
    </w:p>
    <w:p w14:paraId="73D96388" w14:textId="77777777" w:rsidR="00DC32F6" w:rsidRPr="00DC32F6" w:rsidRDefault="00DC32F6" w:rsidP="00DC32F6">
      <w:pPr>
        <w:pStyle w:val="EndNoteBibliography"/>
        <w:spacing w:after="0"/>
        <w:ind w:left="720" w:hanging="720"/>
      </w:pPr>
      <w:r w:rsidRPr="00DC32F6">
        <w:t xml:space="preserve">Godfrey-Smith, P. (2009). </w:t>
      </w:r>
      <w:r w:rsidRPr="00DC32F6">
        <w:rPr>
          <w:i/>
        </w:rPr>
        <w:t>Darwinian populations and natural selection</w:t>
      </w:r>
      <w:r w:rsidRPr="00DC32F6">
        <w:t>. Oxford: Oxford university press.</w:t>
      </w:r>
    </w:p>
    <w:p w14:paraId="4FB7B3F6" w14:textId="77777777" w:rsidR="00DC32F6" w:rsidRPr="00DC32F6" w:rsidRDefault="00DC32F6" w:rsidP="00DC32F6">
      <w:pPr>
        <w:pStyle w:val="EndNoteBibliography"/>
        <w:spacing w:after="0"/>
        <w:ind w:left="720" w:hanging="720"/>
      </w:pPr>
      <w:r w:rsidRPr="00DC32F6">
        <w:lastRenderedPageBreak/>
        <w:t xml:space="preserve">Haig, D. (2007). The gene meme. In M. Ridley (Ed.), </w:t>
      </w:r>
      <w:r w:rsidRPr="00DC32F6">
        <w:rPr>
          <w:i/>
        </w:rPr>
        <w:t>Richard Dawkins: How a Scientist Changed the Way We Think</w:t>
      </w:r>
      <w:r w:rsidRPr="00DC32F6">
        <w:t xml:space="preserve"> (pp. 50-65).</w:t>
      </w:r>
    </w:p>
    <w:p w14:paraId="1954844B" w14:textId="77777777" w:rsidR="00DC32F6" w:rsidRPr="00DC32F6" w:rsidRDefault="00DC32F6" w:rsidP="00DC32F6">
      <w:pPr>
        <w:pStyle w:val="EndNoteBibliography"/>
        <w:spacing w:after="0"/>
        <w:ind w:left="720" w:hanging="720"/>
      </w:pPr>
      <w:r w:rsidRPr="00DC32F6">
        <w:t xml:space="preserve">Henrich, J. (2009). The evolution of costly displays, cooperation and religion: Credibility enhancing displays and their implications for cultural evolution. </w:t>
      </w:r>
      <w:r w:rsidRPr="00DC32F6">
        <w:rPr>
          <w:i/>
        </w:rPr>
        <w:t>Evolution and Human Behavior, 30</w:t>
      </w:r>
      <w:r w:rsidRPr="00DC32F6">
        <w:t xml:space="preserve">(4), 244-260. </w:t>
      </w:r>
    </w:p>
    <w:p w14:paraId="459ADB42" w14:textId="77777777" w:rsidR="00DC32F6" w:rsidRPr="00DC32F6" w:rsidRDefault="00DC32F6" w:rsidP="00DC32F6">
      <w:pPr>
        <w:pStyle w:val="EndNoteBibliography"/>
        <w:spacing w:after="0"/>
        <w:ind w:left="720" w:hanging="720"/>
      </w:pPr>
      <w:r w:rsidRPr="00DC32F6">
        <w:t xml:space="preserve">Henrich, J. (2015). </w:t>
      </w:r>
      <w:r w:rsidRPr="00DC32F6">
        <w:rPr>
          <w:i/>
        </w:rPr>
        <w:t>The secret of our success: How culture is driving human evolution, domesticating our species, and making us smarter</w:t>
      </w:r>
      <w:r w:rsidRPr="00DC32F6">
        <w:t>: Princeton University Press.</w:t>
      </w:r>
    </w:p>
    <w:p w14:paraId="22200711" w14:textId="77777777" w:rsidR="00DC32F6" w:rsidRPr="00DC32F6" w:rsidRDefault="00DC32F6" w:rsidP="00DC32F6">
      <w:pPr>
        <w:pStyle w:val="EndNoteBibliography"/>
        <w:spacing w:after="0"/>
        <w:ind w:left="720" w:hanging="720"/>
      </w:pPr>
      <w:r w:rsidRPr="00DC32F6">
        <w:t xml:space="preserve">Law, S. (2011). </w:t>
      </w:r>
      <w:r w:rsidRPr="00DC32F6">
        <w:rPr>
          <w:i/>
        </w:rPr>
        <w:t>Believing bullshit: How not to get sucked into an intellectual black hole</w:t>
      </w:r>
      <w:r w:rsidRPr="00DC32F6">
        <w:t>. New York: Prometheus.</w:t>
      </w:r>
    </w:p>
    <w:p w14:paraId="5FCCB2A3" w14:textId="77777777" w:rsidR="00DC32F6" w:rsidRPr="00DC32F6" w:rsidRDefault="00DC32F6" w:rsidP="00DC32F6">
      <w:pPr>
        <w:pStyle w:val="EndNoteBibliography"/>
        <w:spacing w:after="0"/>
        <w:ind w:left="720" w:hanging="720"/>
      </w:pPr>
      <w:r w:rsidRPr="00DC32F6">
        <w:t xml:space="preserve">Lewens, T. (2015). </w:t>
      </w:r>
      <w:r w:rsidRPr="00DC32F6">
        <w:rPr>
          <w:i/>
        </w:rPr>
        <w:t>Cultural Evolution: Conceptual Challenges</w:t>
      </w:r>
      <w:r w:rsidRPr="00DC32F6">
        <w:t>: OUP Oxford.</w:t>
      </w:r>
    </w:p>
    <w:p w14:paraId="2553D71D" w14:textId="77777777" w:rsidR="00DC32F6" w:rsidRPr="00DC32F6" w:rsidRDefault="00DC32F6" w:rsidP="00DC32F6">
      <w:pPr>
        <w:pStyle w:val="EndNoteBibliography"/>
        <w:spacing w:after="0"/>
        <w:ind w:left="720" w:hanging="720"/>
      </w:pPr>
      <w:r w:rsidRPr="00DC32F6">
        <w:t xml:space="preserve">Millikan, R. G. (2004). </w:t>
      </w:r>
      <w:r w:rsidRPr="00DC32F6">
        <w:rPr>
          <w:i/>
        </w:rPr>
        <w:t>Varieties of meaning: the 2002 Jean Nicod lectures</w:t>
      </w:r>
      <w:r w:rsidRPr="00DC32F6">
        <w:t>: The MIT Press.</w:t>
      </w:r>
    </w:p>
    <w:p w14:paraId="2276F1FA" w14:textId="77777777" w:rsidR="00DC32F6" w:rsidRPr="00DC32F6" w:rsidRDefault="00DC32F6" w:rsidP="00DC32F6">
      <w:pPr>
        <w:pStyle w:val="EndNoteBibliography"/>
        <w:spacing w:after="0"/>
        <w:ind w:left="720" w:hanging="720"/>
      </w:pPr>
      <w:r w:rsidRPr="00DC32F6">
        <w:t xml:space="preserve">Morin, O. (2015). </w:t>
      </w:r>
      <w:r w:rsidRPr="00DC32F6">
        <w:rPr>
          <w:i/>
        </w:rPr>
        <w:t>How traditions live and die</w:t>
      </w:r>
      <w:r w:rsidRPr="00DC32F6">
        <w:t>: Oxford University Press.</w:t>
      </w:r>
    </w:p>
    <w:p w14:paraId="1C98B363" w14:textId="77777777" w:rsidR="00DC32F6" w:rsidRPr="00DC32F6" w:rsidRDefault="00DC32F6" w:rsidP="00DC32F6">
      <w:pPr>
        <w:pStyle w:val="EndNoteBibliography"/>
        <w:spacing w:after="0"/>
        <w:ind w:left="720" w:hanging="720"/>
      </w:pPr>
      <w:r w:rsidRPr="00DC32F6">
        <w:t xml:space="preserve">Richerson, P. J., &amp; Boyd, R. (2005). </w:t>
      </w:r>
      <w:r w:rsidRPr="00DC32F6">
        <w:rPr>
          <w:i/>
        </w:rPr>
        <w:t>Not by genes alone: How culture transformed human evolution</w:t>
      </w:r>
      <w:r w:rsidRPr="00DC32F6">
        <w:t>. Chicago (Ill.): University of Chicago press.</w:t>
      </w:r>
    </w:p>
    <w:p w14:paraId="02D256E5" w14:textId="77777777" w:rsidR="00DC32F6" w:rsidRPr="00DC32F6" w:rsidRDefault="00DC32F6" w:rsidP="00DC32F6">
      <w:pPr>
        <w:pStyle w:val="EndNoteBibliography"/>
        <w:spacing w:after="0"/>
        <w:ind w:left="720" w:hanging="720"/>
      </w:pPr>
      <w:r w:rsidRPr="00DC32F6">
        <w:t xml:space="preserve">Stanovich, K. E. (2005). </w:t>
      </w:r>
      <w:r w:rsidRPr="00DC32F6">
        <w:rPr>
          <w:i/>
        </w:rPr>
        <w:t>The Robot's Rebellion: Finding Meaning in the Age of Darwin</w:t>
      </w:r>
      <w:r w:rsidRPr="00DC32F6">
        <w:t>: University of Chicago Press.</w:t>
      </w:r>
    </w:p>
    <w:p w14:paraId="1DC1AAF7" w14:textId="77777777" w:rsidR="00DC32F6" w:rsidRPr="00DC32F6" w:rsidRDefault="00DC32F6" w:rsidP="00DC32F6">
      <w:pPr>
        <w:pStyle w:val="EndNoteBibliography"/>
        <w:spacing w:after="0"/>
        <w:ind w:left="720" w:hanging="720"/>
      </w:pPr>
      <w:r w:rsidRPr="00DC32F6">
        <w:t xml:space="preserve">Sterelny, K. (2006). Memes revisited. </w:t>
      </w:r>
      <w:r w:rsidRPr="00DC32F6">
        <w:rPr>
          <w:i/>
        </w:rPr>
        <w:t>The British Journal for the Philosophy of Science, 57</w:t>
      </w:r>
      <w:r w:rsidRPr="00DC32F6">
        <w:t xml:space="preserve">(1), 145-165. </w:t>
      </w:r>
    </w:p>
    <w:p w14:paraId="385FC5CF" w14:textId="77777777" w:rsidR="00DC32F6" w:rsidRPr="00DC32F6" w:rsidRDefault="00DC32F6" w:rsidP="00DC32F6">
      <w:pPr>
        <w:pStyle w:val="EndNoteBibliography"/>
        <w:ind w:left="720" w:hanging="720"/>
      </w:pPr>
      <w:r w:rsidRPr="00DC32F6">
        <w:t xml:space="preserve">Talmont-Kaminski, K. (2013). </w:t>
      </w:r>
      <w:r w:rsidRPr="00DC32F6">
        <w:rPr>
          <w:i/>
        </w:rPr>
        <w:t>Religion As Magical Ideology: How the Supernatural Reflects Rationality</w:t>
      </w:r>
      <w:r w:rsidRPr="00DC32F6">
        <w:t>: Isd.</w:t>
      </w:r>
    </w:p>
    <w:p w14:paraId="7168121E" w14:textId="0D9C1860" w:rsidR="004E76DF" w:rsidRPr="000E27E1" w:rsidRDefault="004E76DF" w:rsidP="00414E48">
      <w:pPr>
        <w:spacing w:line="480" w:lineRule="auto"/>
        <w:jc w:val="both"/>
        <w:rPr>
          <w:sz w:val="22"/>
          <w:lang w:val="en-US"/>
        </w:rPr>
      </w:pPr>
      <w:r w:rsidRPr="00414E48">
        <w:rPr>
          <w:sz w:val="22"/>
          <w:lang w:val="en-US"/>
        </w:rPr>
        <w:fldChar w:fldCharType="end"/>
      </w:r>
    </w:p>
    <w:sectPr w:rsidR="004E76DF" w:rsidRPr="000E27E1" w:rsidSect="007F1A87">
      <w:headerReference w:type="default" r:id="rId7"/>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0971A8" w14:textId="77777777" w:rsidR="00D56FAC" w:rsidRDefault="00D56FAC" w:rsidP="00EB5425">
      <w:pPr>
        <w:spacing w:after="0" w:line="240" w:lineRule="auto"/>
      </w:pPr>
      <w:r>
        <w:separator/>
      </w:r>
    </w:p>
  </w:endnote>
  <w:endnote w:type="continuationSeparator" w:id="0">
    <w:p w14:paraId="04291322" w14:textId="77777777" w:rsidR="00D56FAC" w:rsidRDefault="00D56FAC" w:rsidP="00EB5425">
      <w:pPr>
        <w:spacing w:after="0" w:line="240" w:lineRule="auto"/>
      </w:pPr>
      <w:r>
        <w:continuationSeparator/>
      </w:r>
    </w:p>
  </w:endnote>
  <w:endnote w:type="continuationNotice" w:id="1">
    <w:p w14:paraId="5A6AF0E9" w14:textId="77777777" w:rsidR="00D56FAC" w:rsidRDefault="00D56FA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1F82DC" w14:textId="77777777" w:rsidR="00414E48" w:rsidRDefault="00414E48">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ECC75E" w14:textId="77777777" w:rsidR="00D56FAC" w:rsidRDefault="00D56FAC" w:rsidP="00EB5425">
      <w:pPr>
        <w:spacing w:after="0" w:line="240" w:lineRule="auto"/>
      </w:pPr>
      <w:r>
        <w:separator/>
      </w:r>
    </w:p>
  </w:footnote>
  <w:footnote w:type="continuationSeparator" w:id="0">
    <w:p w14:paraId="57B8BD07" w14:textId="77777777" w:rsidR="00D56FAC" w:rsidRDefault="00D56FAC" w:rsidP="00EB5425">
      <w:pPr>
        <w:spacing w:after="0" w:line="240" w:lineRule="auto"/>
      </w:pPr>
      <w:r>
        <w:continuationSeparator/>
      </w:r>
    </w:p>
  </w:footnote>
  <w:footnote w:type="continuationNotice" w:id="1">
    <w:p w14:paraId="4745E43D" w14:textId="77777777" w:rsidR="00D56FAC" w:rsidRDefault="00D56FAC">
      <w:pPr>
        <w:spacing w:after="0" w:line="240" w:lineRule="auto"/>
      </w:pPr>
    </w:p>
  </w:footnote>
  <w:footnote w:id="2">
    <w:p w14:paraId="52F55D28" w14:textId="2A0F1334" w:rsidR="004E76DF" w:rsidRPr="00414E48" w:rsidRDefault="004E76DF" w:rsidP="00B66A64">
      <w:pPr>
        <w:pStyle w:val="Voetnoottekst"/>
        <w:rPr>
          <w:lang w:val="en-GB"/>
        </w:rPr>
      </w:pPr>
      <w:r w:rsidRPr="00414E48">
        <w:rPr>
          <w:rStyle w:val="Voetnootmarkering"/>
          <w:rFonts w:cs="Arial"/>
          <w:sz w:val="18"/>
          <w:szCs w:val="18"/>
        </w:rPr>
        <w:footnoteRef/>
      </w:r>
      <w:r w:rsidRPr="00414E48">
        <w:rPr>
          <w:sz w:val="18"/>
          <w:szCs w:val="18"/>
          <w:lang w:val="en-GB"/>
        </w:rPr>
        <w:t xml:space="preserve"> The ultimate explanation is probably a form of adaptive mismatch. Evolution by natural selection has equipped our brains with dispositions, desires, and intentions, which under ancestral conditions would usually bring about high reproductive success, but which ‘fail’ in modern environments. Many people nowadays choose not to reproduce, by using contraceptives or leading a celibate lifestyle </w:t>
      </w:r>
      <w:r w:rsidRPr="00414E48">
        <w:rPr>
          <w:sz w:val="18"/>
          <w:lang w:val="en-GB"/>
        </w:rPr>
        <w:t xml:space="preserve">or making a monogamous commitment to a partner of the </w:t>
      </w:r>
      <w:r w:rsidR="00253D95" w:rsidRPr="00414E48">
        <w:rPr>
          <w:sz w:val="18"/>
          <w:lang w:val="en-GB"/>
        </w:rPr>
        <w:t xml:space="preserve">same </w:t>
      </w:r>
      <w:r w:rsidRPr="00414E48">
        <w:rPr>
          <w:sz w:val="18"/>
          <w:lang w:val="en-GB"/>
        </w:rPr>
        <w:t>sex</w:t>
      </w:r>
      <w:r w:rsidRPr="00414E48">
        <w:rPr>
          <w:sz w:val="18"/>
          <w:szCs w:val="18"/>
          <w:lang w:val="en-GB"/>
        </w:rPr>
        <w:t>. Conversely, most of us also forego opportunities for reproductive success that would make our genes extremely happy, such as (for males) visiting sperm banks.</w:t>
      </w:r>
    </w:p>
  </w:footnote>
  <w:footnote w:id="3">
    <w:p w14:paraId="2A03A5F1" w14:textId="77777777" w:rsidR="004E76DF" w:rsidRPr="00414E48" w:rsidRDefault="004E76DF" w:rsidP="00D41FE6">
      <w:pPr>
        <w:pStyle w:val="Voetnoottekst"/>
        <w:rPr>
          <w:lang w:val="en-GB"/>
        </w:rPr>
      </w:pPr>
      <w:r w:rsidRPr="00414E48">
        <w:rPr>
          <w:rStyle w:val="Voetnootmarkering"/>
          <w:rFonts w:cs="Arial"/>
          <w:sz w:val="18"/>
          <w:szCs w:val="18"/>
        </w:rPr>
        <w:footnoteRef/>
      </w:r>
      <w:r w:rsidRPr="00414E48">
        <w:rPr>
          <w:sz w:val="18"/>
          <w:szCs w:val="18"/>
          <w:lang w:val="en-GB"/>
        </w:rPr>
        <w:t xml:space="preserve"> In the case of </w:t>
      </w:r>
      <w:r w:rsidRPr="00414E48">
        <w:rPr>
          <w:sz w:val="18"/>
          <w:szCs w:val="18"/>
          <w:lang w:val="en-US"/>
        </w:rPr>
        <w:t xml:space="preserve">“selection by imposition”, someone else forces us to adopt a meme. </w:t>
      </w:r>
    </w:p>
  </w:footnote>
  <w:footnote w:id="4">
    <w:p w14:paraId="6901E34B" w14:textId="77777777" w:rsidR="004E76DF" w:rsidRPr="00414E48" w:rsidRDefault="004E76DF">
      <w:pPr>
        <w:pStyle w:val="Voetnoottekst"/>
        <w:rPr>
          <w:lang w:val="en-GB"/>
        </w:rPr>
      </w:pPr>
      <w:r w:rsidRPr="00414E48">
        <w:rPr>
          <w:rStyle w:val="Voetnootmarkering"/>
          <w:rFonts w:cs="Arial"/>
        </w:rPr>
        <w:footnoteRef/>
      </w:r>
      <w:r w:rsidRPr="00414E48">
        <w:rPr>
          <w:lang w:val="en-GB"/>
        </w:rPr>
        <w:t xml:space="preserve"> </w:t>
      </w:r>
      <w:r w:rsidRPr="00414E48">
        <w:rPr>
          <w:lang w:val="en-US"/>
        </w:rPr>
        <w:t xml:space="preserve">One thing that Millikan does not take into account, however, is that preferences are themselves shaped by cultural evolution </w:t>
      </w:r>
      <w:r w:rsidRPr="00414E48">
        <w:rPr>
          <w:lang w:val="en-US"/>
        </w:rPr>
        <w:fldChar w:fldCharType="begin"/>
      </w:r>
      <w:r w:rsidRPr="00414E48">
        <w:rPr>
          <w:lang w:val="en-US"/>
        </w:rPr>
        <w:instrText xml:space="preserve"> ADDIN EN.CITE &lt;EndNote&gt;&lt;Cite&gt;&lt;Author&gt;Dennett&lt;/Author&gt;&lt;Year&gt;1995&lt;/Year&gt;&lt;RecNum&gt;1854&lt;/RecNum&gt;&lt;Pages&gt;329-330&lt;/Pages&gt;&lt;DisplayText&gt;(Dennett, 1995, pp. 329-330)&lt;/DisplayText&gt;&lt;record&gt;&lt;rec-number&gt;1854&lt;/rec-number&gt;&lt;foreign-keys&gt;&lt;key app="EN" db-id="es9ttvsd1p2xatet5etpvexn02w99r5s0etd" timestamp="1380803252"&gt;1854&lt;/key&gt;&lt;/foreign-keys&gt;&lt;ref-type name="Book"&gt;6&lt;/ref-type&gt;&lt;contributors&gt;&lt;authors&gt;&lt;author&gt;Dennett, Daniel C.&lt;/author&gt;&lt;/authors&gt;&lt;/contributors&gt;&lt;titles&gt;&lt;title&gt;Darwin&amp;apos;s dangerous idea: evolution and the meanings of life&lt;/title&gt;&lt;/titles&gt;&lt;dates&gt;&lt;year&gt;1995&lt;/year&gt;&lt;/dates&gt;&lt;pub-location&gt;New York&lt;/pub-location&gt;&lt;publisher&gt;Simon &amp;amp; Schuster&lt;/publisher&gt;&lt;/record&gt;&lt;/Cite&gt;&lt;/EndNote&gt;</w:instrText>
      </w:r>
      <w:r w:rsidRPr="00414E48">
        <w:rPr>
          <w:lang w:val="en-US"/>
        </w:rPr>
        <w:fldChar w:fldCharType="separate"/>
      </w:r>
      <w:r w:rsidRPr="00414E48">
        <w:rPr>
          <w:noProof/>
          <w:lang w:val="en-US"/>
        </w:rPr>
        <w:t>(Dennett, 1995, pp. 329-330)</w:t>
      </w:r>
      <w:r w:rsidRPr="00414E48">
        <w:rPr>
          <w:lang w:val="en-US"/>
        </w:rPr>
        <w:fldChar w:fldCharType="end"/>
      </w:r>
      <w:r w:rsidRPr="00414E48">
        <w:rPr>
          <w:lang w:val="en-US"/>
        </w:rPr>
        <w:t>.</w:t>
      </w:r>
    </w:p>
  </w:footnote>
  <w:footnote w:id="5">
    <w:p w14:paraId="08799ECC" w14:textId="77777777" w:rsidR="004E76DF" w:rsidRPr="00414E48" w:rsidRDefault="004E76DF" w:rsidP="00DE5C49">
      <w:pPr>
        <w:pStyle w:val="Voetnoottekst"/>
        <w:rPr>
          <w:lang w:val="en-GB"/>
        </w:rPr>
      </w:pPr>
      <w:r w:rsidRPr="00414E48">
        <w:rPr>
          <w:rStyle w:val="Voetnootmarkering"/>
          <w:rFonts w:cs="Arial"/>
          <w:sz w:val="18"/>
          <w:szCs w:val="18"/>
        </w:rPr>
        <w:footnoteRef/>
      </w:r>
      <w:r w:rsidRPr="00414E48">
        <w:rPr>
          <w:sz w:val="18"/>
          <w:szCs w:val="18"/>
          <w:lang w:val="en-GB"/>
        </w:rPr>
        <w:t xml:space="preserve"> </w:t>
      </w:r>
      <w:r w:rsidRPr="00414E48">
        <w:rPr>
          <w:sz w:val="18"/>
          <w:szCs w:val="18"/>
          <w:lang w:val="en-US"/>
        </w:rPr>
        <w:t xml:space="preserve">Aristotle already wrote about this struggle between short-term desire and my long-term interests in </w:t>
      </w:r>
      <w:r w:rsidRPr="00414E48">
        <w:rPr>
          <w:i/>
          <w:sz w:val="18"/>
          <w:szCs w:val="18"/>
          <w:lang w:val="en-US"/>
        </w:rPr>
        <w:t>On the Soul</w:t>
      </w:r>
      <w:r w:rsidRPr="00414E48">
        <w:rPr>
          <w:sz w:val="18"/>
          <w:szCs w:val="18"/>
          <w:lang w:val="en-US"/>
        </w:rPr>
        <w:t xml:space="preserve">: “Since appetites run counter to one another, which happens when a principle of reason and a desire are contrary and is possible only in beings with a sense of time (for while mind bids us hold back because of what is future, desire is influenced by what is just at hand: a pleasant object which is just at hand presents itself as both pleasant and good, without condition in either case, because of want of foresight into what is farther away in time), it follows that while that which originates movement must be specifically one, viz. the faculty of appetite as such […], the things that originate movement are numerically many.” </w:t>
      </w:r>
      <w:r w:rsidRPr="00414E48">
        <w:rPr>
          <w:sz w:val="18"/>
          <w:szCs w:val="18"/>
          <w:lang w:val="en-US"/>
        </w:rPr>
        <w:fldChar w:fldCharType="begin"/>
      </w:r>
      <w:r w:rsidRPr="00414E48">
        <w:rPr>
          <w:sz w:val="18"/>
          <w:szCs w:val="18"/>
          <w:lang w:val="en-US"/>
        </w:rPr>
        <w:instrText xml:space="preserve"> ADDIN EN.CITE &lt;EndNote&gt;&lt;Cite&gt;&lt;Author&gt;Aristotle&lt;/Author&gt;&lt;Year&gt;350BE/1991&lt;/Year&gt;&lt;IDText&gt;De anima&lt;/IDText&gt;&lt;Suffix&gt; Book 3`, §10&lt;/Suffix&gt;&lt;DisplayText&gt;(Aristotle, 350BE/1991 Book 3, §10)&lt;/DisplayText&gt;&lt;record&gt;&lt;foreign-keys&gt;&lt;key app="EN" db-id="es9ttvsd1p2xatet5etpvexn02w99r5s0etd"&gt;1048&lt;/key&gt;&lt;/foreign-keys&gt;&lt;titles&gt;&lt;title&gt;De anima&lt;/title&gt;&lt;/titles&gt;&lt;contributors&gt;&lt;authors&gt;&lt;author&gt;Aristotle&lt;/author&gt;&lt;/authors&gt;&lt;/contributors&gt;&lt;added-date format="utc"&gt;1374484623&lt;/added-date&gt;&lt;pub-location&gt;Buffalo&lt;/pub-location&gt;&lt;ref-type name="Book"&gt;6&lt;/ref-type&gt;&lt;dates&gt;&lt;year&gt;350BE/1991&lt;/year&gt;&lt;/dates&gt;&lt;rec-number&gt;988&lt;/rec-number&gt;&lt;publisher&gt;Prometheus Books.&lt;/publisher&gt;&lt;last-updated-date format="utc"&gt;1374484623&lt;/last-updated-date&gt;&lt;/record&gt;&lt;/Cite&gt;&lt;/EndNote&gt;</w:instrText>
      </w:r>
      <w:r w:rsidRPr="00414E48">
        <w:rPr>
          <w:sz w:val="18"/>
          <w:szCs w:val="18"/>
          <w:lang w:val="en-US"/>
        </w:rPr>
        <w:fldChar w:fldCharType="separate"/>
      </w:r>
      <w:r w:rsidRPr="00414E48">
        <w:rPr>
          <w:noProof/>
          <w:sz w:val="18"/>
          <w:szCs w:val="18"/>
          <w:lang w:val="en-US"/>
        </w:rPr>
        <w:t>(Aristotle, 350BE/1991 Book 3, §10)</w:t>
      </w:r>
      <w:r w:rsidRPr="00414E48">
        <w:rPr>
          <w:sz w:val="18"/>
          <w:szCs w:val="18"/>
          <w:lang w:val="en-US"/>
        </w:rPr>
        <w:fldChar w:fldCharType="end"/>
      </w:r>
      <w:r w:rsidRPr="00414E48">
        <w:rPr>
          <w:sz w:val="18"/>
          <w:szCs w:val="18"/>
          <w:lang w:val="en-US"/>
        </w:rPr>
        <w:t xml:space="preserve"> Thanks to David Haig for directing me to this quote.</w:t>
      </w:r>
    </w:p>
  </w:footnote>
  <w:footnote w:id="6">
    <w:p w14:paraId="3CCDB6D3" w14:textId="77777777" w:rsidR="004E76DF" w:rsidRPr="00414E48" w:rsidRDefault="004E76DF">
      <w:pPr>
        <w:pStyle w:val="Voetnoottekst"/>
        <w:rPr>
          <w:lang w:val="en-GB"/>
        </w:rPr>
      </w:pPr>
      <w:r w:rsidRPr="00414E48">
        <w:rPr>
          <w:rStyle w:val="Voetnootmarkering"/>
          <w:rFonts w:cs="Arial"/>
        </w:rPr>
        <w:footnoteRef/>
      </w:r>
      <w:r w:rsidRPr="00414E48">
        <w:rPr>
          <w:lang w:val="en-GB"/>
        </w:rPr>
        <w:t xml:space="preserve"> It is, of course, possible that some black holes have been devised by clever architects. In Kurt Vonnegut’s Cat’s Cradle, the prophet </w:t>
      </w:r>
      <w:proofErr w:type="spellStart"/>
      <w:r w:rsidRPr="00414E48">
        <w:rPr>
          <w:lang w:val="en-GB"/>
        </w:rPr>
        <w:t>Bokonon</w:t>
      </w:r>
      <w:proofErr w:type="spellEnd"/>
      <w:r w:rsidRPr="00414E48">
        <w:rPr>
          <w:lang w:val="en-GB"/>
        </w:rPr>
        <w:t xml:space="preserve"> confects bittersweet lies for his flock to make them happy. But for a variety of reasons, this hypothesis is implausible as an origin story of religion.</w:t>
      </w:r>
    </w:p>
  </w:footnote>
  <w:footnote w:id="7">
    <w:p w14:paraId="3AEB97C4" w14:textId="1F608E0E" w:rsidR="004E76DF" w:rsidRPr="000E5D56" w:rsidRDefault="004E76DF" w:rsidP="00CA785A">
      <w:pPr>
        <w:spacing w:after="200" w:line="276" w:lineRule="auto"/>
        <w:jc w:val="both"/>
        <w:rPr>
          <w:lang w:val="en-GB"/>
        </w:rPr>
      </w:pPr>
      <w:r w:rsidRPr="00414E48">
        <w:rPr>
          <w:rStyle w:val="Voetnootmarkering"/>
          <w:rFonts w:cs="Arial"/>
          <w:szCs w:val="18"/>
        </w:rPr>
        <w:footnoteRef/>
      </w:r>
      <w:r w:rsidRPr="00414E48">
        <w:rPr>
          <w:szCs w:val="18"/>
          <w:lang w:val="en-GB"/>
        </w:rPr>
        <w:t xml:space="preserve"> </w:t>
      </w:r>
      <w:r w:rsidRPr="00414E48">
        <w:rPr>
          <w:szCs w:val="18"/>
          <w:lang w:val="en-US"/>
        </w:rPr>
        <w:t>In the case of cigarettes, of course, there is an obvious beneficiary: the tobacco companies. Someone else stand to gain. In that respect, the meme’s-eye view is less usefu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ADC89B" w14:textId="77777777" w:rsidR="00414E48" w:rsidRDefault="00414E48">
    <w:pPr>
      <w:pStyle w:val="Ko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7365A4"/>
    <w:multiLevelType w:val="hybridMultilevel"/>
    <w:tmpl w:val="7C1E27AC"/>
    <w:lvl w:ilvl="0" w:tplc="C406C10E">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1" w15:restartNumberingAfterBreak="0">
    <w:nsid w:val="798366ED"/>
    <w:multiLevelType w:val="hybridMultilevel"/>
    <w:tmpl w:val="BFB05168"/>
    <w:lvl w:ilvl="0" w:tplc="B086B3D6">
      <w:start w:val="16"/>
      <w:numFmt w:val="bullet"/>
      <w:lvlText w:val="-"/>
      <w:lvlJc w:val="left"/>
      <w:pPr>
        <w:ind w:left="720" w:hanging="360"/>
      </w:pPr>
      <w:rPr>
        <w:rFonts w:ascii="Arial" w:eastAsia="Times New Roman" w:hAnsi="Arial" w:hint="default"/>
      </w:rPr>
    </w:lvl>
    <w:lvl w:ilvl="1" w:tplc="08130003" w:tentative="1">
      <w:start w:val="1"/>
      <w:numFmt w:val="bullet"/>
      <w:lvlText w:val="o"/>
      <w:lvlJc w:val="left"/>
      <w:pPr>
        <w:ind w:left="1440" w:hanging="360"/>
      </w:pPr>
      <w:rPr>
        <w:rFonts w:ascii="Courier New" w:hAnsi="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15:restartNumberingAfterBreak="0">
    <w:nsid w:val="7C005EDA"/>
    <w:multiLevelType w:val="hybridMultilevel"/>
    <w:tmpl w:val="7C1E27AC"/>
    <w:lvl w:ilvl="0" w:tplc="C406C10E">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ehavioral Brain Sci&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B5425"/>
    <w:rsid w:val="0000078F"/>
    <w:rsid w:val="000026CA"/>
    <w:rsid w:val="000048F6"/>
    <w:rsid w:val="000049AC"/>
    <w:rsid w:val="000053A1"/>
    <w:rsid w:val="000077BE"/>
    <w:rsid w:val="00012E3C"/>
    <w:rsid w:val="000131CA"/>
    <w:rsid w:val="000133D3"/>
    <w:rsid w:val="00014ACB"/>
    <w:rsid w:val="0001554C"/>
    <w:rsid w:val="00015B4B"/>
    <w:rsid w:val="000202FC"/>
    <w:rsid w:val="000206C5"/>
    <w:rsid w:val="00020792"/>
    <w:rsid w:val="0002098F"/>
    <w:rsid w:val="00022678"/>
    <w:rsid w:val="00022E2E"/>
    <w:rsid w:val="000230D1"/>
    <w:rsid w:val="000238B8"/>
    <w:rsid w:val="000240C2"/>
    <w:rsid w:val="000251EA"/>
    <w:rsid w:val="00025E46"/>
    <w:rsid w:val="000273D4"/>
    <w:rsid w:val="000310FE"/>
    <w:rsid w:val="000323DB"/>
    <w:rsid w:val="00033179"/>
    <w:rsid w:val="000341D1"/>
    <w:rsid w:val="000362D5"/>
    <w:rsid w:val="000366D9"/>
    <w:rsid w:val="00036AC1"/>
    <w:rsid w:val="00036B04"/>
    <w:rsid w:val="0003770B"/>
    <w:rsid w:val="00040321"/>
    <w:rsid w:val="000423FA"/>
    <w:rsid w:val="0004280B"/>
    <w:rsid w:val="00042CCB"/>
    <w:rsid w:val="00043A11"/>
    <w:rsid w:val="00044026"/>
    <w:rsid w:val="00044063"/>
    <w:rsid w:val="000466E3"/>
    <w:rsid w:val="000479B2"/>
    <w:rsid w:val="0005257E"/>
    <w:rsid w:val="000536BB"/>
    <w:rsid w:val="0005454C"/>
    <w:rsid w:val="000551C4"/>
    <w:rsid w:val="00057049"/>
    <w:rsid w:val="000623A4"/>
    <w:rsid w:val="0006294C"/>
    <w:rsid w:val="00062A70"/>
    <w:rsid w:val="000632AA"/>
    <w:rsid w:val="00063FCD"/>
    <w:rsid w:val="00064673"/>
    <w:rsid w:val="000650F7"/>
    <w:rsid w:val="00065791"/>
    <w:rsid w:val="00066539"/>
    <w:rsid w:val="0006660D"/>
    <w:rsid w:val="00070F1C"/>
    <w:rsid w:val="00072046"/>
    <w:rsid w:val="00072331"/>
    <w:rsid w:val="00072811"/>
    <w:rsid w:val="00072DE3"/>
    <w:rsid w:val="00074759"/>
    <w:rsid w:val="0007558E"/>
    <w:rsid w:val="0007587E"/>
    <w:rsid w:val="00077974"/>
    <w:rsid w:val="00082472"/>
    <w:rsid w:val="00082796"/>
    <w:rsid w:val="00083751"/>
    <w:rsid w:val="00083A42"/>
    <w:rsid w:val="000847A0"/>
    <w:rsid w:val="0008482A"/>
    <w:rsid w:val="00084C73"/>
    <w:rsid w:val="0008583E"/>
    <w:rsid w:val="00085A01"/>
    <w:rsid w:val="000864F6"/>
    <w:rsid w:val="00086EE6"/>
    <w:rsid w:val="000870B8"/>
    <w:rsid w:val="000906FE"/>
    <w:rsid w:val="00091CF2"/>
    <w:rsid w:val="00092C9B"/>
    <w:rsid w:val="00092DFD"/>
    <w:rsid w:val="00093315"/>
    <w:rsid w:val="00093C15"/>
    <w:rsid w:val="0009754C"/>
    <w:rsid w:val="000A0298"/>
    <w:rsid w:val="000A1380"/>
    <w:rsid w:val="000A21D4"/>
    <w:rsid w:val="000A4EE7"/>
    <w:rsid w:val="000A57BC"/>
    <w:rsid w:val="000A6484"/>
    <w:rsid w:val="000A6BD2"/>
    <w:rsid w:val="000A7747"/>
    <w:rsid w:val="000B25DB"/>
    <w:rsid w:val="000B2697"/>
    <w:rsid w:val="000B4A04"/>
    <w:rsid w:val="000B5761"/>
    <w:rsid w:val="000B722C"/>
    <w:rsid w:val="000C013E"/>
    <w:rsid w:val="000C2F8B"/>
    <w:rsid w:val="000C3518"/>
    <w:rsid w:val="000C47D2"/>
    <w:rsid w:val="000C5593"/>
    <w:rsid w:val="000C5911"/>
    <w:rsid w:val="000C78C5"/>
    <w:rsid w:val="000C7973"/>
    <w:rsid w:val="000C7C9D"/>
    <w:rsid w:val="000D05D6"/>
    <w:rsid w:val="000D1761"/>
    <w:rsid w:val="000D544F"/>
    <w:rsid w:val="000D5595"/>
    <w:rsid w:val="000E0274"/>
    <w:rsid w:val="000E27E1"/>
    <w:rsid w:val="000E27E2"/>
    <w:rsid w:val="000E3A53"/>
    <w:rsid w:val="000E446C"/>
    <w:rsid w:val="000E44DB"/>
    <w:rsid w:val="000E5098"/>
    <w:rsid w:val="000E5CB5"/>
    <w:rsid w:val="000E5D56"/>
    <w:rsid w:val="000E5FF8"/>
    <w:rsid w:val="000E73A7"/>
    <w:rsid w:val="000F06B9"/>
    <w:rsid w:val="000F125E"/>
    <w:rsid w:val="000F2D60"/>
    <w:rsid w:val="000F363E"/>
    <w:rsid w:val="000F46E3"/>
    <w:rsid w:val="000F71B0"/>
    <w:rsid w:val="000F77FE"/>
    <w:rsid w:val="001014F3"/>
    <w:rsid w:val="001029B2"/>
    <w:rsid w:val="00102C5D"/>
    <w:rsid w:val="00103E6B"/>
    <w:rsid w:val="0010507C"/>
    <w:rsid w:val="00106803"/>
    <w:rsid w:val="00106D67"/>
    <w:rsid w:val="00107863"/>
    <w:rsid w:val="00107FA9"/>
    <w:rsid w:val="0011080B"/>
    <w:rsid w:val="0011159C"/>
    <w:rsid w:val="00111C06"/>
    <w:rsid w:val="00111D27"/>
    <w:rsid w:val="00113C1A"/>
    <w:rsid w:val="001146C9"/>
    <w:rsid w:val="00114A79"/>
    <w:rsid w:val="00114A87"/>
    <w:rsid w:val="00114E49"/>
    <w:rsid w:val="001170B7"/>
    <w:rsid w:val="00120D67"/>
    <w:rsid w:val="00122656"/>
    <w:rsid w:val="00122982"/>
    <w:rsid w:val="00123551"/>
    <w:rsid w:val="00124DAA"/>
    <w:rsid w:val="00127438"/>
    <w:rsid w:val="00127585"/>
    <w:rsid w:val="00132DF2"/>
    <w:rsid w:val="00133265"/>
    <w:rsid w:val="00133FE3"/>
    <w:rsid w:val="00134302"/>
    <w:rsid w:val="00134375"/>
    <w:rsid w:val="00137249"/>
    <w:rsid w:val="00137BA3"/>
    <w:rsid w:val="001401FB"/>
    <w:rsid w:val="00140424"/>
    <w:rsid w:val="00140470"/>
    <w:rsid w:val="0014125E"/>
    <w:rsid w:val="001414A9"/>
    <w:rsid w:val="00144E9E"/>
    <w:rsid w:val="001457FB"/>
    <w:rsid w:val="00145B3C"/>
    <w:rsid w:val="00146262"/>
    <w:rsid w:val="001463A1"/>
    <w:rsid w:val="00146651"/>
    <w:rsid w:val="00147000"/>
    <w:rsid w:val="0015108D"/>
    <w:rsid w:val="001523B5"/>
    <w:rsid w:val="00153E64"/>
    <w:rsid w:val="00154C49"/>
    <w:rsid w:val="0015620E"/>
    <w:rsid w:val="0015751A"/>
    <w:rsid w:val="00160D8F"/>
    <w:rsid w:val="00161814"/>
    <w:rsid w:val="0016342E"/>
    <w:rsid w:val="00163716"/>
    <w:rsid w:val="0016433D"/>
    <w:rsid w:val="00165DD9"/>
    <w:rsid w:val="00165E87"/>
    <w:rsid w:val="00167F38"/>
    <w:rsid w:val="00170208"/>
    <w:rsid w:val="001713AF"/>
    <w:rsid w:val="00174C84"/>
    <w:rsid w:val="00174EBB"/>
    <w:rsid w:val="00175388"/>
    <w:rsid w:val="00175DC7"/>
    <w:rsid w:val="00175FD9"/>
    <w:rsid w:val="00176015"/>
    <w:rsid w:val="00176E88"/>
    <w:rsid w:val="001802EB"/>
    <w:rsid w:val="001818DF"/>
    <w:rsid w:val="00182160"/>
    <w:rsid w:val="00183841"/>
    <w:rsid w:val="001840FE"/>
    <w:rsid w:val="001852A7"/>
    <w:rsid w:val="0018576E"/>
    <w:rsid w:val="00185B9A"/>
    <w:rsid w:val="00186F97"/>
    <w:rsid w:val="001873D1"/>
    <w:rsid w:val="0018774C"/>
    <w:rsid w:val="00190CC9"/>
    <w:rsid w:val="001912CB"/>
    <w:rsid w:val="001915F4"/>
    <w:rsid w:val="00191DAE"/>
    <w:rsid w:val="0019414F"/>
    <w:rsid w:val="001958CD"/>
    <w:rsid w:val="00196F62"/>
    <w:rsid w:val="001A03C6"/>
    <w:rsid w:val="001A2677"/>
    <w:rsid w:val="001A32E4"/>
    <w:rsid w:val="001A3431"/>
    <w:rsid w:val="001A446A"/>
    <w:rsid w:val="001A47CB"/>
    <w:rsid w:val="001A4B08"/>
    <w:rsid w:val="001B06E9"/>
    <w:rsid w:val="001B07A3"/>
    <w:rsid w:val="001B07F4"/>
    <w:rsid w:val="001B1644"/>
    <w:rsid w:val="001B2B58"/>
    <w:rsid w:val="001B2DF9"/>
    <w:rsid w:val="001B3784"/>
    <w:rsid w:val="001B5D4C"/>
    <w:rsid w:val="001B6124"/>
    <w:rsid w:val="001B6BEF"/>
    <w:rsid w:val="001B763A"/>
    <w:rsid w:val="001C0697"/>
    <w:rsid w:val="001C0D64"/>
    <w:rsid w:val="001C3658"/>
    <w:rsid w:val="001C38DC"/>
    <w:rsid w:val="001C4188"/>
    <w:rsid w:val="001C543A"/>
    <w:rsid w:val="001C6DB5"/>
    <w:rsid w:val="001C74C5"/>
    <w:rsid w:val="001C791A"/>
    <w:rsid w:val="001D01B8"/>
    <w:rsid w:val="001D0D01"/>
    <w:rsid w:val="001D1E93"/>
    <w:rsid w:val="001D2289"/>
    <w:rsid w:val="001D2B29"/>
    <w:rsid w:val="001D3AEA"/>
    <w:rsid w:val="001D3F5A"/>
    <w:rsid w:val="001D601A"/>
    <w:rsid w:val="001E037C"/>
    <w:rsid w:val="001E0970"/>
    <w:rsid w:val="001E1E47"/>
    <w:rsid w:val="001E1E5D"/>
    <w:rsid w:val="001E211F"/>
    <w:rsid w:val="001E4E8A"/>
    <w:rsid w:val="001E6B24"/>
    <w:rsid w:val="001E6DB8"/>
    <w:rsid w:val="001F02B1"/>
    <w:rsid w:val="001F0ADA"/>
    <w:rsid w:val="001F0E1D"/>
    <w:rsid w:val="001F0FFA"/>
    <w:rsid w:val="001F1840"/>
    <w:rsid w:val="001F2C85"/>
    <w:rsid w:val="001F3749"/>
    <w:rsid w:val="001F45A1"/>
    <w:rsid w:val="001F6A98"/>
    <w:rsid w:val="002003BC"/>
    <w:rsid w:val="00200B68"/>
    <w:rsid w:val="00203115"/>
    <w:rsid w:val="00203A57"/>
    <w:rsid w:val="002040B2"/>
    <w:rsid w:val="00204CF9"/>
    <w:rsid w:val="00206048"/>
    <w:rsid w:val="00206382"/>
    <w:rsid w:val="00207AB5"/>
    <w:rsid w:val="00211254"/>
    <w:rsid w:val="00211A62"/>
    <w:rsid w:val="00211EA3"/>
    <w:rsid w:val="0021325F"/>
    <w:rsid w:val="002137ED"/>
    <w:rsid w:val="0021465C"/>
    <w:rsid w:val="00214FCB"/>
    <w:rsid w:val="00221286"/>
    <w:rsid w:val="0022137D"/>
    <w:rsid w:val="00222098"/>
    <w:rsid w:val="00222FC3"/>
    <w:rsid w:val="002251DF"/>
    <w:rsid w:val="00225971"/>
    <w:rsid w:val="00226375"/>
    <w:rsid w:val="00227E3E"/>
    <w:rsid w:val="002314D3"/>
    <w:rsid w:val="00231AE8"/>
    <w:rsid w:val="00233105"/>
    <w:rsid w:val="0023317F"/>
    <w:rsid w:val="00236F02"/>
    <w:rsid w:val="00237682"/>
    <w:rsid w:val="0024028D"/>
    <w:rsid w:val="00241BCE"/>
    <w:rsid w:val="002432A0"/>
    <w:rsid w:val="00243D17"/>
    <w:rsid w:val="002452D3"/>
    <w:rsid w:val="002465C5"/>
    <w:rsid w:val="00246FD5"/>
    <w:rsid w:val="00247A22"/>
    <w:rsid w:val="00250D44"/>
    <w:rsid w:val="00251B6D"/>
    <w:rsid w:val="00252D82"/>
    <w:rsid w:val="00253D95"/>
    <w:rsid w:val="0025490E"/>
    <w:rsid w:val="00254C2C"/>
    <w:rsid w:val="00255BFD"/>
    <w:rsid w:val="00257882"/>
    <w:rsid w:val="0025796E"/>
    <w:rsid w:val="00260A6B"/>
    <w:rsid w:val="00260D2A"/>
    <w:rsid w:val="002619E3"/>
    <w:rsid w:val="00261ED6"/>
    <w:rsid w:val="00263A26"/>
    <w:rsid w:val="00263AC3"/>
    <w:rsid w:val="00264B3F"/>
    <w:rsid w:val="00265160"/>
    <w:rsid w:val="00265B59"/>
    <w:rsid w:val="00267033"/>
    <w:rsid w:val="00275569"/>
    <w:rsid w:val="00275823"/>
    <w:rsid w:val="00275916"/>
    <w:rsid w:val="00276497"/>
    <w:rsid w:val="00276BC3"/>
    <w:rsid w:val="00276E8E"/>
    <w:rsid w:val="002774A6"/>
    <w:rsid w:val="002775C4"/>
    <w:rsid w:val="00277CC1"/>
    <w:rsid w:val="00277D3B"/>
    <w:rsid w:val="0028078F"/>
    <w:rsid w:val="002813E8"/>
    <w:rsid w:val="00281766"/>
    <w:rsid w:val="00281BD0"/>
    <w:rsid w:val="00282BD3"/>
    <w:rsid w:val="0028321D"/>
    <w:rsid w:val="00285B3D"/>
    <w:rsid w:val="002861D3"/>
    <w:rsid w:val="0028755D"/>
    <w:rsid w:val="00290620"/>
    <w:rsid w:val="00290D0A"/>
    <w:rsid w:val="0029116A"/>
    <w:rsid w:val="00292B62"/>
    <w:rsid w:val="0029404C"/>
    <w:rsid w:val="0029677A"/>
    <w:rsid w:val="0029682A"/>
    <w:rsid w:val="0029712B"/>
    <w:rsid w:val="00297465"/>
    <w:rsid w:val="002A090E"/>
    <w:rsid w:val="002A15DF"/>
    <w:rsid w:val="002A1ABF"/>
    <w:rsid w:val="002A34DE"/>
    <w:rsid w:val="002A3DDD"/>
    <w:rsid w:val="002A41E4"/>
    <w:rsid w:val="002A4969"/>
    <w:rsid w:val="002A5344"/>
    <w:rsid w:val="002A5785"/>
    <w:rsid w:val="002A5BCA"/>
    <w:rsid w:val="002A716E"/>
    <w:rsid w:val="002B1AA7"/>
    <w:rsid w:val="002B2223"/>
    <w:rsid w:val="002B2E6A"/>
    <w:rsid w:val="002B4446"/>
    <w:rsid w:val="002B4B08"/>
    <w:rsid w:val="002B5004"/>
    <w:rsid w:val="002B585E"/>
    <w:rsid w:val="002B6B24"/>
    <w:rsid w:val="002B7141"/>
    <w:rsid w:val="002C0FC9"/>
    <w:rsid w:val="002C14AA"/>
    <w:rsid w:val="002C1A0E"/>
    <w:rsid w:val="002C2662"/>
    <w:rsid w:val="002C2F86"/>
    <w:rsid w:val="002C4E1A"/>
    <w:rsid w:val="002C4F96"/>
    <w:rsid w:val="002C588E"/>
    <w:rsid w:val="002C664A"/>
    <w:rsid w:val="002C7E6C"/>
    <w:rsid w:val="002D02BA"/>
    <w:rsid w:val="002D1E58"/>
    <w:rsid w:val="002D24CA"/>
    <w:rsid w:val="002D3632"/>
    <w:rsid w:val="002D3FFB"/>
    <w:rsid w:val="002D5400"/>
    <w:rsid w:val="002D5E1F"/>
    <w:rsid w:val="002D6E4C"/>
    <w:rsid w:val="002D7038"/>
    <w:rsid w:val="002E28BF"/>
    <w:rsid w:val="002E3CE3"/>
    <w:rsid w:val="002E5303"/>
    <w:rsid w:val="002E5AB0"/>
    <w:rsid w:val="002E6FCF"/>
    <w:rsid w:val="002F17C0"/>
    <w:rsid w:val="002F2143"/>
    <w:rsid w:val="002F33EC"/>
    <w:rsid w:val="002F387A"/>
    <w:rsid w:val="002F3D6D"/>
    <w:rsid w:val="002F3E00"/>
    <w:rsid w:val="002F4239"/>
    <w:rsid w:val="002F589B"/>
    <w:rsid w:val="002F6372"/>
    <w:rsid w:val="0030197E"/>
    <w:rsid w:val="00304018"/>
    <w:rsid w:val="00306AEE"/>
    <w:rsid w:val="00307580"/>
    <w:rsid w:val="00310422"/>
    <w:rsid w:val="003119FF"/>
    <w:rsid w:val="00313BDB"/>
    <w:rsid w:val="00313D65"/>
    <w:rsid w:val="00313D6E"/>
    <w:rsid w:val="00314629"/>
    <w:rsid w:val="003169DB"/>
    <w:rsid w:val="00317E08"/>
    <w:rsid w:val="00317E65"/>
    <w:rsid w:val="00320424"/>
    <w:rsid w:val="00321249"/>
    <w:rsid w:val="00322D69"/>
    <w:rsid w:val="00322F80"/>
    <w:rsid w:val="00324F19"/>
    <w:rsid w:val="00327C17"/>
    <w:rsid w:val="00327D2F"/>
    <w:rsid w:val="00327F61"/>
    <w:rsid w:val="00330692"/>
    <w:rsid w:val="00330A03"/>
    <w:rsid w:val="00333710"/>
    <w:rsid w:val="0033433A"/>
    <w:rsid w:val="00334CDC"/>
    <w:rsid w:val="00334ECD"/>
    <w:rsid w:val="00335E81"/>
    <w:rsid w:val="0033662C"/>
    <w:rsid w:val="003378DA"/>
    <w:rsid w:val="00343220"/>
    <w:rsid w:val="0034354E"/>
    <w:rsid w:val="00343BA9"/>
    <w:rsid w:val="00345DEE"/>
    <w:rsid w:val="0034725C"/>
    <w:rsid w:val="00350571"/>
    <w:rsid w:val="0035158D"/>
    <w:rsid w:val="00352E62"/>
    <w:rsid w:val="003531C3"/>
    <w:rsid w:val="003535BC"/>
    <w:rsid w:val="00353697"/>
    <w:rsid w:val="003570DC"/>
    <w:rsid w:val="00357147"/>
    <w:rsid w:val="003573E3"/>
    <w:rsid w:val="00357714"/>
    <w:rsid w:val="00360BEB"/>
    <w:rsid w:val="00360C13"/>
    <w:rsid w:val="00361DBC"/>
    <w:rsid w:val="003637DC"/>
    <w:rsid w:val="00363C58"/>
    <w:rsid w:val="00363D7A"/>
    <w:rsid w:val="0036499A"/>
    <w:rsid w:val="00366D85"/>
    <w:rsid w:val="003678C7"/>
    <w:rsid w:val="00370144"/>
    <w:rsid w:val="003702FD"/>
    <w:rsid w:val="0037032B"/>
    <w:rsid w:val="003707DE"/>
    <w:rsid w:val="0037221B"/>
    <w:rsid w:val="003728A5"/>
    <w:rsid w:val="0037485B"/>
    <w:rsid w:val="00376168"/>
    <w:rsid w:val="003768C5"/>
    <w:rsid w:val="00376922"/>
    <w:rsid w:val="00381EE3"/>
    <w:rsid w:val="00383933"/>
    <w:rsid w:val="00383C24"/>
    <w:rsid w:val="00385F81"/>
    <w:rsid w:val="00386B82"/>
    <w:rsid w:val="0039269C"/>
    <w:rsid w:val="00393E82"/>
    <w:rsid w:val="0039556E"/>
    <w:rsid w:val="003974E7"/>
    <w:rsid w:val="0039778A"/>
    <w:rsid w:val="003978EC"/>
    <w:rsid w:val="003A099A"/>
    <w:rsid w:val="003A118A"/>
    <w:rsid w:val="003A1E1C"/>
    <w:rsid w:val="003A2784"/>
    <w:rsid w:val="003A3AF8"/>
    <w:rsid w:val="003A5686"/>
    <w:rsid w:val="003A5DE9"/>
    <w:rsid w:val="003A7BA7"/>
    <w:rsid w:val="003A7FC0"/>
    <w:rsid w:val="003B0639"/>
    <w:rsid w:val="003B1B0B"/>
    <w:rsid w:val="003B1D0C"/>
    <w:rsid w:val="003B237E"/>
    <w:rsid w:val="003B244A"/>
    <w:rsid w:val="003B2751"/>
    <w:rsid w:val="003B5B6F"/>
    <w:rsid w:val="003B6711"/>
    <w:rsid w:val="003C01A4"/>
    <w:rsid w:val="003C488F"/>
    <w:rsid w:val="003C6CA3"/>
    <w:rsid w:val="003C7B46"/>
    <w:rsid w:val="003D02D2"/>
    <w:rsid w:val="003D2D0E"/>
    <w:rsid w:val="003D2EEE"/>
    <w:rsid w:val="003D3906"/>
    <w:rsid w:val="003D4502"/>
    <w:rsid w:val="003D47A5"/>
    <w:rsid w:val="003D5C21"/>
    <w:rsid w:val="003D75F4"/>
    <w:rsid w:val="003D7944"/>
    <w:rsid w:val="003E0077"/>
    <w:rsid w:val="003E11CA"/>
    <w:rsid w:val="003E223D"/>
    <w:rsid w:val="003E5BB6"/>
    <w:rsid w:val="003E665D"/>
    <w:rsid w:val="003E7280"/>
    <w:rsid w:val="003E72B0"/>
    <w:rsid w:val="003E75E0"/>
    <w:rsid w:val="003E7A5B"/>
    <w:rsid w:val="003E7EFE"/>
    <w:rsid w:val="003F334A"/>
    <w:rsid w:val="003F4B17"/>
    <w:rsid w:val="003F4B79"/>
    <w:rsid w:val="003F6B64"/>
    <w:rsid w:val="003F722A"/>
    <w:rsid w:val="003F7B0B"/>
    <w:rsid w:val="00400181"/>
    <w:rsid w:val="0040046A"/>
    <w:rsid w:val="00400517"/>
    <w:rsid w:val="0040087B"/>
    <w:rsid w:val="004027DF"/>
    <w:rsid w:val="00405658"/>
    <w:rsid w:val="00405B66"/>
    <w:rsid w:val="004064E3"/>
    <w:rsid w:val="00406B2D"/>
    <w:rsid w:val="00406E44"/>
    <w:rsid w:val="004104AB"/>
    <w:rsid w:val="00411BCA"/>
    <w:rsid w:val="004135B1"/>
    <w:rsid w:val="00414E48"/>
    <w:rsid w:val="00420239"/>
    <w:rsid w:val="00420FAB"/>
    <w:rsid w:val="004216B8"/>
    <w:rsid w:val="004236EB"/>
    <w:rsid w:val="00423F02"/>
    <w:rsid w:val="0042585A"/>
    <w:rsid w:val="00425E53"/>
    <w:rsid w:val="00427D37"/>
    <w:rsid w:val="00430265"/>
    <w:rsid w:val="004307B1"/>
    <w:rsid w:val="0043149A"/>
    <w:rsid w:val="00432870"/>
    <w:rsid w:val="00433BBF"/>
    <w:rsid w:val="004359D2"/>
    <w:rsid w:val="00440D37"/>
    <w:rsid w:val="0044112C"/>
    <w:rsid w:val="00441248"/>
    <w:rsid w:val="00442898"/>
    <w:rsid w:val="004430A6"/>
    <w:rsid w:val="00445AEA"/>
    <w:rsid w:val="00445FD7"/>
    <w:rsid w:val="00446EFF"/>
    <w:rsid w:val="00447198"/>
    <w:rsid w:val="0045255F"/>
    <w:rsid w:val="00455A46"/>
    <w:rsid w:val="0045745F"/>
    <w:rsid w:val="004618D2"/>
    <w:rsid w:val="00462DA2"/>
    <w:rsid w:val="00463698"/>
    <w:rsid w:val="00463946"/>
    <w:rsid w:val="00464097"/>
    <w:rsid w:val="004646EA"/>
    <w:rsid w:val="00465205"/>
    <w:rsid w:val="00466D03"/>
    <w:rsid w:val="004729CD"/>
    <w:rsid w:val="00473DEA"/>
    <w:rsid w:val="00474F6D"/>
    <w:rsid w:val="00475182"/>
    <w:rsid w:val="00475DB9"/>
    <w:rsid w:val="004764A1"/>
    <w:rsid w:val="00480F1C"/>
    <w:rsid w:val="0048131A"/>
    <w:rsid w:val="00484EA1"/>
    <w:rsid w:val="004860C2"/>
    <w:rsid w:val="004869AE"/>
    <w:rsid w:val="00486E23"/>
    <w:rsid w:val="004873A0"/>
    <w:rsid w:val="00487AF4"/>
    <w:rsid w:val="00487F91"/>
    <w:rsid w:val="00490828"/>
    <w:rsid w:val="0049221E"/>
    <w:rsid w:val="00493041"/>
    <w:rsid w:val="00494DE9"/>
    <w:rsid w:val="0049556F"/>
    <w:rsid w:val="00495740"/>
    <w:rsid w:val="004972A3"/>
    <w:rsid w:val="00497E6A"/>
    <w:rsid w:val="004A082F"/>
    <w:rsid w:val="004A34D6"/>
    <w:rsid w:val="004A371F"/>
    <w:rsid w:val="004A3C81"/>
    <w:rsid w:val="004A510B"/>
    <w:rsid w:val="004A5473"/>
    <w:rsid w:val="004A6567"/>
    <w:rsid w:val="004A663E"/>
    <w:rsid w:val="004A7C14"/>
    <w:rsid w:val="004B1322"/>
    <w:rsid w:val="004B3AAE"/>
    <w:rsid w:val="004B6FD3"/>
    <w:rsid w:val="004B7A21"/>
    <w:rsid w:val="004B7BC9"/>
    <w:rsid w:val="004C0FCB"/>
    <w:rsid w:val="004C22FF"/>
    <w:rsid w:val="004C2702"/>
    <w:rsid w:val="004C3859"/>
    <w:rsid w:val="004C5286"/>
    <w:rsid w:val="004C62E2"/>
    <w:rsid w:val="004C6A68"/>
    <w:rsid w:val="004C6B51"/>
    <w:rsid w:val="004C7421"/>
    <w:rsid w:val="004C7DF2"/>
    <w:rsid w:val="004D13B6"/>
    <w:rsid w:val="004D3366"/>
    <w:rsid w:val="004D3E41"/>
    <w:rsid w:val="004D57C2"/>
    <w:rsid w:val="004D7927"/>
    <w:rsid w:val="004E1C2C"/>
    <w:rsid w:val="004E1D36"/>
    <w:rsid w:val="004E2ADA"/>
    <w:rsid w:val="004E2AE5"/>
    <w:rsid w:val="004E3C1B"/>
    <w:rsid w:val="004E3FF1"/>
    <w:rsid w:val="004E4C3B"/>
    <w:rsid w:val="004E57A5"/>
    <w:rsid w:val="004E71C4"/>
    <w:rsid w:val="004E76C8"/>
    <w:rsid w:val="004E76DF"/>
    <w:rsid w:val="004F109B"/>
    <w:rsid w:val="004F1C24"/>
    <w:rsid w:val="004F24DD"/>
    <w:rsid w:val="004F4103"/>
    <w:rsid w:val="004F5134"/>
    <w:rsid w:val="004F55FC"/>
    <w:rsid w:val="004F56B9"/>
    <w:rsid w:val="004F56BF"/>
    <w:rsid w:val="004F661D"/>
    <w:rsid w:val="004F6B97"/>
    <w:rsid w:val="004F71CF"/>
    <w:rsid w:val="004F7281"/>
    <w:rsid w:val="00501074"/>
    <w:rsid w:val="00501F97"/>
    <w:rsid w:val="005031B0"/>
    <w:rsid w:val="00503A88"/>
    <w:rsid w:val="00510624"/>
    <w:rsid w:val="00510E07"/>
    <w:rsid w:val="005114B2"/>
    <w:rsid w:val="00514346"/>
    <w:rsid w:val="00514B0E"/>
    <w:rsid w:val="00515320"/>
    <w:rsid w:val="00516256"/>
    <w:rsid w:val="005162C7"/>
    <w:rsid w:val="0051671A"/>
    <w:rsid w:val="00517113"/>
    <w:rsid w:val="005212F0"/>
    <w:rsid w:val="00521BE3"/>
    <w:rsid w:val="00521D58"/>
    <w:rsid w:val="00525BD4"/>
    <w:rsid w:val="00527466"/>
    <w:rsid w:val="00527D88"/>
    <w:rsid w:val="00532A64"/>
    <w:rsid w:val="00532B92"/>
    <w:rsid w:val="00532CFC"/>
    <w:rsid w:val="00532F27"/>
    <w:rsid w:val="00532FEE"/>
    <w:rsid w:val="005334C7"/>
    <w:rsid w:val="005348A8"/>
    <w:rsid w:val="00534F5A"/>
    <w:rsid w:val="00537474"/>
    <w:rsid w:val="0053790C"/>
    <w:rsid w:val="00537E05"/>
    <w:rsid w:val="005404C6"/>
    <w:rsid w:val="0054093E"/>
    <w:rsid w:val="00540D7A"/>
    <w:rsid w:val="00541934"/>
    <w:rsid w:val="005421E6"/>
    <w:rsid w:val="00542635"/>
    <w:rsid w:val="005445CF"/>
    <w:rsid w:val="00544925"/>
    <w:rsid w:val="00545BC5"/>
    <w:rsid w:val="0054672D"/>
    <w:rsid w:val="005469F5"/>
    <w:rsid w:val="00547AB6"/>
    <w:rsid w:val="005507C0"/>
    <w:rsid w:val="00551E2A"/>
    <w:rsid w:val="00552791"/>
    <w:rsid w:val="00552C1D"/>
    <w:rsid w:val="00554D82"/>
    <w:rsid w:val="00555A1C"/>
    <w:rsid w:val="0055604D"/>
    <w:rsid w:val="005562F8"/>
    <w:rsid w:val="00560157"/>
    <w:rsid w:val="005604A7"/>
    <w:rsid w:val="00560FD0"/>
    <w:rsid w:val="005617D9"/>
    <w:rsid w:val="005623E3"/>
    <w:rsid w:val="00562510"/>
    <w:rsid w:val="0056527C"/>
    <w:rsid w:val="00565BDA"/>
    <w:rsid w:val="00567321"/>
    <w:rsid w:val="0056743F"/>
    <w:rsid w:val="005678D5"/>
    <w:rsid w:val="005707A6"/>
    <w:rsid w:val="005723D8"/>
    <w:rsid w:val="00572C45"/>
    <w:rsid w:val="00573580"/>
    <w:rsid w:val="00573B40"/>
    <w:rsid w:val="005744BC"/>
    <w:rsid w:val="00575ED9"/>
    <w:rsid w:val="00576DB5"/>
    <w:rsid w:val="005804D4"/>
    <w:rsid w:val="00580FDE"/>
    <w:rsid w:val="0058112D"/>
    <w:rsid w:val="00581ECA"/>
    <w:rsid w:val="0058392B"/>
    <w:rsid w:val="005858E8"/>
    <w:rsid w:val="0058718B"/>
    <w:rsid w:val="00591054"/>
    <w:rsid w:val="00591D86"/>
    <w:rsid w:val="00592192"/>
    <w:rsid w:val="005928BE"/>
    <w:rsid w:val="0059333D"/>
    <w:rsid w:val="0059337B"/>
    <w:rsid w:val="0059415C"/>
    <w:rsid w:val="005950E7"/>
    <w:rsid w:val="00595A43"/>
    <w:rsid w:val="00596335"/>
    <w:rsid w:val="00596C80"/>
    <w:rsid w:val="00596DE0"/>
    <w:rsid w:val="005A021D"/>
    <w:rsid w:val="005A093E"/>
    <w:rsid w:val="005A253A"/>
    <w:rsid w:val="005A2A5F"/>
    <w:rsid w:val="005A4345"/>
    <w:rsid w:val="005A499D"/>
    <w:rsid w:val="005A52B0"/>
    <w:rsid w:val="005A6818"/>
    <w:rsid w:val="005A744F"/>
    <w:rsid w:val="005B2888"/>
    <w:rsid w:val="005B2FBF"/>
    <w:rsid w:val="005B3308"/>
    <w:rsid w:val="005B65F8"/>
    <w:rsid w:val="005B70E1"/>
    <w:rsid w:val="005B7CB8"/>
    <w:rsid w:val="005C0072"/>
    <w:rsid w:val="005C0E04"/>
    <w:rsid w:val="005C0E1E"/>
    <w:rsid w:val="005C0EBA"/>
    <w:rsid w:val="005C178F"/>
    <w:rsid w:val="005C4244"/>
    <w:rsid w:val="005C4CF9"/>
    <w:rsid w:val="005C70D9"/>
    <w:rsid w:val="005C79D4"/>
    <w:rsid w:val="005D2071"/>
    <w:rsid w:val="005D2557"/>
    <w:rsid w:val="005D3606"/>
    <w:rsid w:val="005D48E1"/>
    <w:rsid w:val="005D5757"/>
    <w:rsid w:val="005D7711"/>
    <w:rsid w:val="005D7C51"/>
    <w:rsid w:val="005E0A72"/>
    <w:rsid w:val="005E0EB9"/>
    <w:rsid w:val="005E1BED"/>
    <w:rsid w:val="005E1C01"/>
    <w:rsid w:val="005E4FE3"/>
    <w:rsid w:val="005E7F0A"/>
    <w:rsid w:val="005F051C"/>
    <w:rsid w:val="005F2334"/>
    <w:rsid w:val="005F2FF7"/>
    <w:rsid w:val="005F3B14"/>
    <w:rsid w:val="005F3F4B"/>
    <w:rsid w:val="005F62D1"/>
    <w:rsid w:val="005F6C70"/>
    <w:rsid w:val="005F6EDB"/>
    <w:rsid w:val="005F7DBD"/>
    <w:rsid w:val="005F7E3A"/>
    <w:rsid w:val="006001FF"/>
    <w:rsid w:val="00600D07"/>
    <w:rsid w:val="00602C97"/>
    <w:rsid w:val="00604DA8"/>
    <w:rsid w:val="00604FB2"/>
    <w:rsid w:val="00606E4F"/>
    <w:rsid w:val="00611469"/>
    <w:rsid w:val="006121AE"/>
    <w:rsid w:val="006123B5"/>
    <w:rsid w:val="00616F7E"/>
    <w:rsid w:val="00617AC6"/>
    <w:rsid w:val="00620288"/>
    <w:rsid w:val="006225EA"/>
    <w:rsid w:val="00623C43"/>
    <w:rsid w:val="0062402C"/>
    <w:rsid w:val="006250E5"/>
    <w:rsid w:val="00627105"/>
    <w:rsid w:val="0063252B"/>
    <w:rsid w:val="006334D3"/>
    <w:rsid w:val="00633793"/>
    <w:rsid w:val="00635251"/>
    <w:rsid w:val="00635A5A"/>
    <w:rsid w:val="00636556"/>
    <w:rsid w:val="00641FCD"/>
    <w:rsid w:val="00642D2C"/>
    <w:rsid w:val="00643E4C"/>
    <w:rsid w:val="006441B1"/>
    <w:rsid w:val="00644550"/>
    <w:rsid w:val="006446AE"/>
    <w:rsid w:val="00645C87"/>
    <w:rsid w:val="0064672C"/>
    <w:rsid w:val="00647289"/>
    <w:rsid w:val="006474BE"/>
    <w:rsid w:val="006474CC"/>
    <w:rsid w:val="006520BE"/>
    <w:rsid w:val="0065387C"/>
    <w:rsid w:val="00657DFC"/>
    <w:rsid w:val="00661706"/>
    <w:rsid w:val="006620C4"/>
    <w:rsid w:val="006626C7"/>
    <w:rsid w:val="006637EC"/>
    <w:rsid w:val="00663ABB"/>
    <w:rsid w:val="00664694"/>
    <w:rsid w:val="00664AEB"/>
    <w:rsid w:val="00666169"/>
    <w:rsid w:val="00667037"/>
    <w:rsid w:val="00667FA8"/>
    <w:rsid w:val="00670A3F"/>
    <w:rsid w:val="006721CD"/>
    <w:rsid w:val="0067259F"/>
    <w:rsid w:val="006728D3"/>
    <w:rsid w:val="00673F76"/>
    <w:rsid w:val="00676B21"/>
    <w:rsid w:val="00676EF6"/>
    <w:rsid w:val="00676F6F"/>
    <w:rsid w:val="00680125"/>
    <w:rsid w:val="00683806"/>
    <w:rsid w:val="0068418F"/>
    <w:rsid w:val="00686109"/>
    <w:rsid w:val="00686B15"/>
    <w:rsid w:val="00691E86"/>
    <w:rsid w:val="00692441"/>
    <w:rsid w:val="00692ABB"/>
    <w:rsid w:val="00694B35"/>
    <w:rsid w:val="006A2406"/>
    <w:rsid w:val="006A30A5"/>
    <w:rsid w:val="006A3CDB"/>
    <w:rsid w:val="006A5899"/>
    <w:rsid w:val="006A5D00"/>
    <w:rsid w:val="006A5D29"/>
    <w:rsid w:val="006A6930"/>
    <w:rsid w:val="006A7FA0"/>
    <w:rsid w:val="006B05AA"/>
    <w:rsid w:val="006B1B19"/>
    <w:rsid w:val="006B541E"/>
    <w:rsid w:val="006B7253"/>
    <w:rsid w:val="006C06AA"/>
    <w:rsid w:val="006C241B"/>
    <w:rsid w:val="006C4FF8"/>
    <w:rsid w:val="006C554B"/>
    <w:rsid w:val="006C6577"/>
    <w:rsid w:val="006C73A5"/>
    <w:rsid w:val="006C77DA"/>
    <w:rsid w:val="006D0861"/>
    <w:rsid w:val="006D0D74"/>
    <w:rsid w:val="006D2198"/>
    <w:rsid w:val="006D2425"/>
    <w:rsid w:val="006D3850"/>
    <w:rsid w:val="006D3F3E"/>
    <w:rsid w:val="006D7BB3"/>
    <w:rsid w:val="006E47A8"/>
    <w:rsid w:val="006E4A2D"/>
    <w:rsid w:val="006E5102"/>
    <w:rsid w:val="006E602B"/>
    <w:rsid w:val="006E6249"/>
    <w:rsid w:val="006E62E0"/>
    <w:rsid w:val="006E794E"/>
    <w:rsid w:val="006F10A8"/>
    <w:rsid w:val="006F398D"/>
    <w:rsid w:val="006F3A9B"/>
    <w:rsid w:val="006F56F8"/>
    <w:rsid w:val="006F573A"/>
    <w:rsid w:val="006F601E"/>
    <w:rsid w:val="006F7930"/>
    <w:rsid w:val="007002B9"/>
    <w:rsid w:val="00701684"/>
    <w:rsid w:val="00701838"/>
    <w:rsid w:val="0070350D"/>
    <w:rsid w:val="00703C95"/>
    <w:rsid w:val="007059B9"/>
    <w:rsid w:val="00706B53"/>
    <w:rsid w:val="00707AB5"/>
    <w:rsid w:val="00710CAA"/>
    <w:rsid w:val="00712C18"/>
    <w:rsid w:val="00714606"/>
    <w:rsid w:val="007160D8"/>
    <w:rsid w:val="00716E60"/>
    <w:rsid w:val="00717669"/>
    <w:rsid w:val="00717925"/>
    <w:rsid w:val="0072043B"/>
    <w:rsid w:val="007211D5"/>
    <w:rsid w:val="00723968"/>
    <w:rsid w:val="00726397"/>
    <w:rsid w:val="0072733E"/>
    <w:rsid w:val="007273D2"/>
    <w:rsid w:val="007279B9"/>
    <w:rsid w:val="007310FB"/>
    <w:rsid w:val="00731E09"/>
    <w:rsid w:val="00732CAD"/>
    <w:rsid w:val="00732D09"/>
    <w:rsid w:val="00737496"/>
    <w:rsid w:val="007409C0"/>
    <w:rsid w:val="007419C6"/>
    <w:rsid w:val="00742CB5"/>
    <w:rsid w:val="00742FA6"/>
    <w:rsid w:val="0074600A"/>
    <w:rsid w:val="007466FA"/>
    <w:rsid w:val="00746AE7"/>
    <w:rsid w:val="00747639"/>
    <w:rsid w:val="0074765A"/>
    <w:rsid w:val="00751135"/>
    <w:rsid w:val="007514A4"/>
    <w:rsid w:val="00751561"/>
    <w:rsid w:val="00752184"/>
    <w:rsid w:val="0075434E"/>
    <w:rsid w:val="0076279F"/>
    <w:rsid w:val="00762EAB"/>
    <w:rsid w:val="007635CC"/>
    <w:rsid w:val="00766FF6"/>
    <w:rsid w:val="00770049"/>
    <w:rsid w:val="007709A3"/>
    <w:rsid w:val="00771479"/>
    <w:rsid w:val="00774946"/>
    <w:rsid w:val="007754F5"/>
    <w:rsid w:val="00775E52"/>
    <w:rsid w:val="00776129"/>
    <w:rsid w:val="0077660A"/>
    <w:rsid w:val="00780164"/>
    <w:rsid w:val="00780822"/>
    <w:rsid w:val="00781E95"/>
    <w:rsid w:val="007825D3"/>
    <w:rsid w:val="00784C71"/>
    <w:rsid w:val="00785DA5"/>
    <w:rsid w:val="0078689F"/>
    <w:rsid w:val="007869D9"/>
    <w:rsid w:val="00792656"/>
    <w:rsid w:val="00792CD8"/>
    <w:rsid w:val="00793376"/>
    <w:rsid w:val="007933FF"/>
    <w:rsid w:val="0079490C"/>
    <w:rsid w:val="00794B82"/>
    <w:rsid w:val="00795D60"/>
    <w:rsid w:val="00796DA0"/>
    <w:rsid w:val="007A0909"/>
    <w:rsid w:val="007A33EF"/>
    <w:rsid w:val="007A3C39"/>
    <w:rsid w:val="007A3DBB"/>
    <w:rsid w:val="007A5102"/>
    <w:rsid w:val="007A614E"/>
    <w:rsid w:val="007B2ED4"/>
    <w:rsid w:val="007B3702"/>
    <w:rsid w:val="007B41F3"/>
    <w:rsid w:val="007B487A"/>
    <w:rsid w:val="007B58AE"/>
    <w:rsid w:val="007B69F8"/>
    <w:rsid w:val="007B6F75"/>
    <w:rsid w:val="007B7737"/>
    <w:rsid w:val="007C0C10"/>
    <w:rsid w:val="007C1CFC"/>
    <w:rsid w:val="007C2653"/>
    <w:rsid w:val="007C2E8A"/>
    <w:rsid w:val="007C5F55"/>
    <w:rsid w:val="007C5FEF"/>
    <w:rsid w:val="007C6A37"/>
    <w:rsid w:val="007C6A42"/>
    <w:rsid w:val="007D0BFB"/>
    <w:rsid w:val="007D1066"/>
    <w:rsid w:val="007D2E91"/>
    <w:rsid w:val="007D3049"/>
    <w:rsid w:val="007D319C"/>
    <w:rsid w:val="007D3857"/>
    <w:rsid w:val="007D439B"/>
    <w:rsid w:val="007D489B"/>
    <w:rsid w:val="007D7261"/>
    <w:rsid w:val="007D7AA6"/>
    <w:rsid w:val="007E6010"/>
    <w:rsid w:val="007E6845"/>
    <w:rsid w:val="007E7677"/>
    <w:rsid w:val="007F1A87"/>
    <w:rsid w:val="007F1CA2"/>
    <w:rsid w:val="007F20F8"/>
    <w:rsid w:val="007F2B72"/>
    <w:rsid w:val="007F4C75"/>
    <w:rsid w:val="007F569B"/>
    <w:rsid w:val="007F5C43"/>
    <w:rsid w:val="00801722"/>
    <w:rsid w:val="00801C49"/>
    <w:rsid w:val="008021F7"/>
    <w:rsid w:val="00802876"/>
    <w:rsid w:val="00802882"/>
    <w:rsid w:val="00803809"/>
    <w:rsid w:val="00804790"/>
    <w:rsid w:val="00805D36"/>
    <w:rsid w:val="00805F2C"/>
    <w:rsid w:val="00805F6A"/>
    <w:rsid w:val="00806624"/>
    <w:rsid w:val="0080670A"/>
    <w:rsid w:val="00812A25"/>
    <w:rsid w:val="008130E6"/>
    <w:rsid w:val="00813AFC"/>
    <w:rsid w:val="008141D2"/>
    <w:rsid w:val="008145A1"/>
    <w:rsid w:val="00814AA1"/>
    <w:rsid w:val="0081507B"/>
    <w:rsid w:val="008168FD"/>
    <w:rsid w:val="008170DD"/>
    <w:rsid w:val="008172A2"/>
    <w:rsid w:val="008215AE"/>
    <w:rsid w:val="00821645"/>
    <w:rsid w:val="0082176B"/>
    <w:rsid w:val="00821BC4"/>
    <w:rsid w:val="00822357"/>
    <w:rsid w:val="00822CEF"/>
    <w:rsid w:val="008263AF"/>
    <w:rsid w:val="0082718C"/>
    <w:rsid w:val="00827552"/>
    <w:rsid w:val="00827CD3"/>
    <w:rsid w:val="00830EC5"/>
    <w:rsid w:val="00832C6C"/>
    <w:rsid w:val="008346B4"/>
    <w:rsid w:val="008349F4"/>
    <w:rsid w:val="00835FC7"/>
    <w:rsid w:val="00837F6D"/>
    <w:rsid w:val="00840948"/>
    <w:rsid w:val="00841757"/>
    <w:rsid w:val="00841993"/>
    <w:rsid w:val="00841DBC"/>
    <w:rsid w:val="00842F20"/>
    <w:rsid w:val="00847C4A"/>
    <w:rsid w:val="008512C1"/>
    <w:rsid w:val="00851306"/>
    <w:rsid w:val="00851560"/>
    <w:rsid w:val="0085236F"/>
    <w:rsid w:val="00854430"/>
    <w:rsid w:val="008545CB"/>
    <w:rsid w:val="00854E17"/>
    <w:rsid w:val="00855448"/>
    <w:rsid w:val="00855FB2"/>
    <w:rsid w:val="008562A5"/>
    <w:rsid w:val="00860624"/>
    <w:rsid w:val="00860E31"/>
    <w:rsid w:val="00863E86"/>
    <w:rsid w:val="008654D0"/>
    <w:rsid w:val="0086580D"/>
    <w:rsid w:val="00867F3F"/>
    <w:rsid w:val="00873882"/>
    <w:rsid w:val="00873BBE"/>
    <w:rsid w:val="0087417E"/>
    <w:rsid w:val="00874296"/>
    <w:rsid w:val="00874A94"/>
    <w:rsid w:val="00875185"/>
    <w:rsid w:val="0087689A"/>
    <w:rsid w:val="00876F4F"/>
    <w:rsid w:val="0088014D"/>
    <w:rsid w:val="0088153B"/>
    <w:rsid w:val="008835A7"/>
    <w:rsid w:val="008861BE"/>
    <w:rsid w:val="00890583"/>
    <w:rsid w:val="0089195A"/>
    <w:rsid w:val="00892A72"/>
    <w:rsid w:val="00893ABE"/>
    <w:rsid w:val="00895047"/>
    <w:rsid w:val="00897490"/>
    <w:rsid w:val="008976C0"/>
    <w:rsid w:val="008A064F"/>
    <w:rsid w:val="008A1A78"/>
    <w:rsid w:val="008A2972"/>
    <w:rsid w:val="008A38A8"/>
    <w:rsid w:val="008B1BF3"/>
    <w:rsid w:val="008B3799"/>
    <w:rsid w:val="008B3AA9"/>
    <w:rsid w:val="008B3D49"/>
    <w:rsid w:val="008B43AD"/>
    <w:rsid w:val="008B4F70"/>
    <w:rsid w:val="008B56B3"/>
    <w:rsid w:val="008C0DCD"/>
    <w:rsid w:val="008C259C"/>
    <w:rsid w:val="008C2D71"/>
    <w:rsid w:val="008C2F4E"/>
    <w:rsid w:val="008C4550"/>
    <w:rsid w:val="008C48E5"/>
    <w:rsid w:val="008C781B"/>
    <w:rsid w:val="008C78ED"/>
    <w:rsid w:val="008D0130"/>
    <w:rsid w:val="008D0290"/>
    <w:rsid w:val="008D138A"/>
    <w:rsid w:val="008D2310"/>
    <w:rsid w:val="008D26EC"/>
    <w:rsid w:val="008D331F"/>
    <w:rsid w:val="008D4DE3"/>
    <w:rsid w:val="008D4E22"/>
    <w:rsid w:val="008D50BD"/>
    <w:rsid w:val="008D5767"/>
    <w:rsid w:val="008D6315"/>
    <w:rsid w:val="008D6CF9"/>
    <w:rsid w:val="008D7482"/>
    <w:rsid w:val="008D7E7F"/>
    <w:rsid w:val="008E0A23"/>
    <w:rsid w:val="008E2F98"/>
    <w:rsid w:val="008E50F2"/>
    <w:rsid w:val="008E5398"/>
    <w:rsid w:val="008E56BF"/>
    <w:rsid w:val="008E5B5A"/>
    <w:rsid w:val="008E717A"/>
    <w:rsid w:val="008E71C6"/>
    <w:rsid w:val="008F12E0"/>
    <w:rsid w:val="008F163B"/>
    <w:rsid w:val="008F3A67"/>
    <w:rsid w:val="008F5326"/>
    <w:rsid w:val="008F5560"/>
    <w:rsid w:val="008F6DB1"/>
    <w:rsid w:val="008F7232"/>
    <w:rsid w:val="008F7590"/>
    <w:rsid w:val="009019FE"/>
    <w:rsid w:val="00902B09"/>
    <w:rsid w:val="009041FF"/>
    <w:rsid w:val="009061AB"/>
    <w:rsid w:val="00907748"/>
    <w:rsid w:val="00910754"/>
    <w:rsid w:val="00911F78"/>
    <w:rsid w:val="009139DA"/>
    <w:rsid w:val="00914907"/>
    <w:rsid w:val="00915AC0"/>
    <w:rsid w:val="00915EB1"/>
    <w:rsid w:val="0091731D"/>
    <w:rsid w:val="009202ED"/>
    <w:rsid w:val="009202F9"/>
    <w:rsid w:val="009207B0"/>
    <w:rsid w:val="00920B64"/>
    <w:rsid w:val="0092270B"/>
    <w:rsid w:val="00923EB7"/>
    <w:rsid w:val="009251F1"/>
    <w:rsid w:val="00926AF7"/>
    <w:rsid w:val="00926BCF"/>
    <w:rsid w:val="0092765B"/>
    <w:rsid w:val="00927AAB"/>
    <w:rsid w:val="009312BA"/>
    <w:rsid w:val="009340CD"/>
    <w:rsid w:val="00935CA2"/>
    <w:rsid w:val="00936F1B"/>
    <w:rsid w:val="0093750E"/>
    <w:rsid w:val="009409B6"/>
    <w:rsid w:val="00943093"/>
    <w:rsid w:val="00943763"/>
    <w:rsid w:val="009437A7"/>
    <w:rsid w:val="00945730"/>
    <w:rsid w:val="00947490"/>
    <w:rsid w:val="009476CE"/>
    <w:rsid w:val="00950104"/>
    <w:rsid w:val="00950277"/>
    <w:rsid w:val="00950376"/>
    <w:rsid w:val="009509FD"/>
    <w:rsid w:val="0095264D"/>
    <w:rsid w:val="00953504"/>
    <w:rsid w:val="009541FD"/>
    <w:rsid w:val="009554A6"/>
    <w:rsid w:val="0095739B"/>
    <w:rsid w:val="00957B06"/>
    <w:rsid w:val="00961235"/>
    <w:rsid w:val="00961332"/>
    <w:rsid w:val="00961407"/>
    <w:rsid w:val="0096229B"/>
    <w:rsid w:val="00962BB6"/>
    <w:rsid w:val="009636B1"/>
    <w:rsid w:val="009657AD"/>
    <w:rsid w:val="009658F0"/>
    <w:rsid w:val="00966143"/>
    <w:rsid w:val="0096687E"/>
    <w:rsid w:val="00970E63"/>
    <w:rsid w:val="009724AA"/>
    <w:rsid w:val="009730E2"/>
    <w:rsid w:val="009730E6"/>
    <w:rsid w:val="00973CB0"/>
    <w:rsid w:val="00974EC5"/>
    <w:rsid w:val="00976380"/>
    <w:rsid w:val="00976A39"/>
    <w:rsid w:val="00980141"/>
    <w:rsid w:val="00982050"/>
    <w:rsid w:val="00982A3C"/>
    <w:rsid w:val="00983A69"/>
    <w:rsid w:val="00983E20"/>
    <w:rsid w:val="009841EA"/>
    <w:rsid w:val="00984AC0"/>
    <w:rsid w:val="00985293"/>
    <w:rsid w:val="00986EED"/>
    <w:rsid w:val="009878CB"/>
    <w:rsid w:val="0099185B"/>
    <w:rsid w:val="009919DB"/>
    <w:rsid w:val="00991A71"/>
    <w:rsid w:val="00991AAA"/>
    <w:rsid w:val="00992824"/>
    <w:rsid w:val="00993361"/>
    <w:rsid w:val="00993A3C"/>
    <w:rsid w:val="00994BF8"/>
    <w:rsid w:val="00997A26"/>
    <w:rsid w:val="009A3A4D"/>
    <w:rsid w:val="009A5292"/>
    <w:rsid w:val="009A5C4A"/>
    <w:rsid w:val="009A5E5E"/>
    <w:rsid w:val="009B0007"/>
    <w:rsid w:val="009B0DA5"/>
    <w:rsid w:val="009B17D7"/>
    <w:rsid w:val="009B1E25"/>
    <w:rsid w:val="009B2A83"/>
    <w:rsid w:val="009B68E8"/>
    <w:rsid w:val="009B6EF8"/>
    <w:rsid w:val="009C0775"/>
    <w:rsid w:val="009C2B18"/>
    <w:rsid w:val="009C4305"/>
    <w:rsid w:val="009C61F4"/>
    <w:rsid w:val="009C6511"/>
    <w:rsid w:val="009D02F6"/>
    <w:rsid w:val="009D191A"/>
    <w:rsid w:val="009D2246"/>
    <w:rsid w:val="009D39D1"/>
    <w:rsid w:val="009D4509"/>
    <w:rsid w:val="009D50C8"/>
    <w:rsid w:val="009D6567"/>
    <w:rsid w:val="009E014C"/>
    <w:rsid w:val="009E17D5"/>
    <w:rsid w:val="009E67A3"/>
    <w:rsid w:val="009F12E9"/>
    <w:rsid w:val="009F29FE"/>
    <w:rsid w:val="009F5694"/>
    <w:rsid w:val="009F7DA3"/>
    <w:rsid w:val="00A002F0"/>
    <w:rsid w:val="00A01D22"/>
    <w:rsid w:val="00A02E90"/>
    <w:rsid w:val="00A031A9"/>
    <w:rsid w:val="00A038E4"/>
    <w:rsid w:val="00A07AC1"/>
    <w:rsid w:val="00A11701"/>
    <w:rsid w:val="00A157C6"/>
    <w:rsid w:val="00A16CDF"/>
    <w:rsid w:val="00A17EAE"/>
    <w:rsid w:val="00A21497"/>
    <w:rsid w:val="00A24612"/>
    <w:rsid w:val="00A25651"/>
    <w:rsid w:val="00A27E86"/>
    <w:rsid w:val="00A30171"/>
    <w:rsid w:val="00A30C65"/>
    <w:rsid w:val="00A35DC9"/>
    <w:rsid w:val="00A36294"/>
    <w:rsid w:val="00A36FC0"/>
    <w:rsid w:val="00A36FFF"/>
    <w:rsid w:val="00A42E30"/>
    <w:rsid w:val="00A43813"/>
    <w:rsid w:val="00A43B09"/>
    <w:rsid w:val="00A443D3"/>
    <w:rsid w:val="00A45104"/>
    <w:rsid w:val="00A45F9D"/>
    <w:rsid w:val="00A46DAE"/>
    <w:rsid w:val="00A479B1"/>
    <w:rsid w:val="00A501C0"/>
    <w:rsid w:val="00A51350"/>
    <w:rsid w:val="00A52C43"/>
    <w:rsid w:val="00A54882"/>
    <w:rsid w:val="00A54948"/>
    <w:rsid w:val="00A554E4"/>
    <w:rsid w:val="00A6058F"/>
    <w:rsid w:val="00A60A32"/>
    <w:rsid w:val="00A70425"/>
    <w:rsid w:val="00A725D9"/>
    <w:rsid w:val="00A75154"/>
    <w:rsid w:val="00A751BF"/>
    <w:rsid w:val="00A76F2D"/>
    <w:rsid w:val="00A771D0"/>
    <w:rsid w:val="00A803FF"/>
    <w:rsid w:val="00A805CD"/>
    <w:rsid w:val="00A82474"/>
    <w:rsid w:val="00A8534D"/>
    <w:rsid w:val="00A85913"/>
    <w:rsid w:val="00A85A26"/>
    <w:rsid w:val="00A869BD"/>
    <w:rsid w:val="00A86EFB"/>
    <w:rsid w:val="00A870DB"/>
    <w:rsid w:val="00A916B3"/>
    <w:rsid w:val="00A91741"/>
    <w:rsid w:val="00A91CED"/>
    <w:rsid w:val="00A9283A"/>
    <w:rsid w:val="00A9398E"/>
    <w:rsid w:val="00A93DD5"/>
    <w:rsid w:val="00A94306"/>
    <w:rsid w:val="00A95851"/>
    <w:rsid w:val="00A95BEA"/>
    <w:rsid w:val="00A95D5F"/>
    <w:rsid w:val="00A95DA8"/>
    <w:rsid w:val="00A968CD"/>
    <w:rsid w:val="00AA2C73"/>
    <w:rsid w:val="00AA38B7"/>
    <w:rsid w:val="00AA4551"/>
    <w:rsid w:val="00AB0ABF"/>
    <w:rsid w:val="00AB54DC"/>
    <w:rsid w:val="00AB6129"/>
    <w:rsid w:val="00AB6178"/>
    <w:rsid w:val="00AC0A55"/>
    <w:rsid w:val="00AC2054"/>
    <w:rsid w:val="00AC31F8"/>
    <w:rsid w:val="00AC3C90"/>
    <w:rsid w:val="00AC4A99"/>
    <w:rsid w:val="00AC5084"/>
    <w:rsid w:val="00AC6836"/>
    <w:rsid w:val="00AC6B72"/>
    <w:rsid w:val="00AD106C"/>
    <w:rsid w:val="00AD1C9F"/>
    <w:rsid w:val="00AD1D74"/>
    <w:rsid w:val="00AD25B7"/>
    <w:rsid w:val="00AD2EFE"/>
    <w:rsid w:val="00AD41B3"/>
    <w:rsid w:val="00AD6C03"/>
    <w:rsid w:val="00AD7009"/>
    <w:rsid w:val="00AD7109"/>
    <w:rsid w:val="00AE2ADA"/>
    <w:rsid w:val="00AE456B"/>
    <w:rsid w:val="00AE46D0"/>
    <w:rsid w:val="00AE6920"/>
    <w:rsid w:val="00AF0013"/>
    <w:rsid w:val="00AF2255"/>
    <w:rsid w:val="00AF25DD"/>
    <w:rsid w:val="00AF27EA"/>
    <w:rsid w:val="00AF38D2"/>
    <w:rsid w:val="00AF4532"/>
    <w:rsid w:val="00AF4A56"/>
    <w:rsid w:val="00AF5425"/>
    <w:rsid w:val="00AF5B88"/>
    <w:rsid w:val="00AF5C21"/>
    <w:rsid w:val="00AF7720"/>
    <w:rsid w:val="00B01915"/>
    <w:rsid w:val="00B03D36"/>
    <w:rsid w:val="00B03E14"/>
    <w:rsid w:val="00B05DED"/>
    <w:rsid w:val="00B0616F"/>
    <w:rsid w:val="00B06395"/>
    <w:rsid w:val="00B06E23"/>
    <w:rsid w:val="00B07303"/>
    <w:rsid w:val="00B10E37"/>
    <w:rsid w:val="00B12C24"/>
    <w:rsid w:val="00B12E34"/>
    <w:rsid w:val="00B137E6"/>
    <w:rsid w:val="00B164F0"/>
    <w:rsid w:val="00B177C3"/>
    <w:rsid w:val="00B23089"/>
    <w:rsid w:val="00B2491A"/>
    <w:rsid w:val="00B266AC"/>
    <w:rsid w:val="00B27318"/>
    <w:rsid w:val="00B30BD0"/>
    <w:rsid w:val="00B31E8E"/>
    <w:rsid w:val="00B32456"/>
    <w:rsid w:val="00B33F53"/>
    <w:rsid w:val="00B34914"/>
    <w:rsid w:val="00B3565C"/>
    <w:rsid w:val="00B36853"/>
    <w:rsid w:val="00B372B2"/>
    <w:rsid w:val="00B379D1"/>
    <w:rsid w:val="00B37AD2"/>
    <w:rsid w:val="00B41DFD"/>
    <w:rsid w:val="00B434F1"/>
    <w:rsid w:val="00B43691"/>
    <w:rsid w:val="00B43BB5"/>
    <w:rsid w:val="00B43D91"/>
    <w:rsid w:val="00B43E73"/>
    <w:rsid w:val="00B450B1"/>
    <w:rsid w:val="00B461D7"/>
    <w:rsid w:val="00B4743A"/>
    <w:rsid w:val="00B47574"/>
    <w:rsid w:val="00B505CE"/>
    <w:rsid w:val="00B509A1"/>
    <w:rsid w:val="00B523CF"/>
    <w:rsid w:val="00B53A6F"/>
    <w:rsid w:val="00B53BF7"/>
    <w:rsid w:val="00B54040"/>
    <w:rsid w:val="00B55647"/>
    <w:rsid w:val="00B56096"/>
    <w:rsid w:val="00B57710"/>
    <w:rsid w:val="00B57C06"/>
    <w:rsid w:val="00B62A29"/>
    <w:rsid w:val="00B63C8E"/>
    <w:rsid w:val="00B64EEC"/>
    <w:rsid w:val="00B64FA2"/>
    <w:rsid w:val="00B661E7"/>
    <w:rsid w:val="00B66A64"/>
    <w:rsid w:val="00B708B1"/>
    <w:rsid w:val="00B7112A"/>
    <w:rsid w:val="00B729F9"/>
    <w:rsid w:val="00B735B5"/>
    <w:rsid w:val="00B74176"/>
    <w:rsid w:val="00B758F1"/>
    <w:rsid w:val="00B77576"/>
    <w:rsid w:val="00B775BE"/>
    <w:rsid w:val="00B8082E"/>
    <w:rsid w:val="00B817EC"/>
    <w:rsid w:val="00B8476D"/>
    <w:rsid w:val="00B84A7D"/>
    <w:rsid w:val="00B84BCB"/>
    <w:rsid w:val="00B84D93"/>
    <w:rsid w:val="00B8502B"/>
    <w:rsid w:val="00B85B2A"/>
    <w:rsid w:val="00B861EE"/>
    <w:rsid w:val="00B87C62"/>
    <w:rsid w:val="00B87E54"/>
    <w:rsid w:val="00B90E62"/>
    <w:rsid w:val="00B9296C"/>
    <w:rsid w:val="00B94F0D"/>
    <w:rsid w:val="00B956B5"/>
    <w:rsid w:val="00BA2757"/>
    <w:rsid w:val="00BA3DF1"/>
    <w:rsid w:val="00BA5AA4"/>
    <w:rsid w:val="00BA5EFF"/>
    <w:rsid w:val="00BA7716"/>
    <w:rsid w:val="00BA7A74"/>
    <w:rsid w:val="00BB074A"/>
    <w:rsid w:val="00BB2445"/>
    <w:rsid w:val="00BB4684"/>
    <w:rsid w:val="00BB4AC4"/>
    <w:rsid w:val="00BB6E13"/>
    <w:rsid w:val="00BB71C3"/>
    <w:rsid w:val="00BC03F6"/>
    <w:rsid w:val="00BC0C1B"/>
    <w:rsid w:val="00BC1399"/>
    <w:rsid w:val="00BC2AAE"/>
    <w:rsid w:val="00BC2DB2"/>
    <w:rsid w:val="00BC312E"/>
    <w:rsid w:val="00BC4658"/>
    <w:rsid w:val="00BC4E31"/>
    <w:rsid w:val="00BC54AD"/>
    <w:rsid w:val="00BC7716"/>
    <w:rsid w:val="00BC7C09"/>
    <w:rsid w:val="00BD062F"/>
    <w:rsid w:val="00BD0D95"/>
    <w:rsid w:val="00BD33AD"/>
    <w:rsid w:val="00BD36C3"/>
    <w:rsid w:val="00BD617E"/>
    <w:rsid w:val="00BD6C06"/>
    <w:rsid w:val="00BD7CB6"/>
    <w:rsid w:val="00BE1564"/>
    <w:rsid w:val="00BE1FD2"/>
    <w:rsid w:val="00BE2DA6"/>
    <w:rsid w:val="00BE3A35"/>
    <w:rsid w:val="00BE3DB1"/>
    <w:rsid w:val="00BE4034"/>
    <w:rsid w:val="00BE5AB5"/>
    <w:rsid w:val="00BF1053"/>
    <w:rsid w:val="00BF2F91"/>
    <w:rsid w:val="00BF44C6"/>
    <w:rsid w:val="00BF4E64"/>
    <w:rsid w:val="00BF587E"/>
    <w:rsid w:val="00BF5C20"/>
    <w:rsid w:val="00BF5E60"/>
    <w:rsid w:val="00BF7B5A"/>
    <w:rsid w:val="00C01A63"/>
    <w:rsid w:val="00C030B0"/>
    <w:rsid w:val="00C04018"/>
    <w:rsid w:val="00C04B63"/>
    <w:rsid w:val="00C0658F"/>
    <w:rsid w:val="00C07287"/>
    <w:rsid w:val="00C1019E"/>
    <w:rsid w:val="00C104F8"/>
    <w:rsid w:val="00C1172E"/>
    <w:rsid w:val="00C123E2"/>
    <w:rsid w:val="00C128E1"/>
    <w:rsid w:val="00C15196"/>
    <w:rsid w:val="00C153A1"/>
    <w:rsid w:val="00C1564E"/>
    <w:rsid w:val="00C17AA3"/>
    <w:rsid w:val="00C2045C"/>
    <w:rsid w:val="00C20CC0"/>
    <w:rsid w:val="00C2126A"/>
    <w:rsid w:val="00C2144A"/>
    <w:rsid w:val="00C21EE6"/>
    <w:rsid w:val="00C22D86"/>
    <w:rsid w:val="00C23283"/>
    <w:rsid w:val="00C23BF5"/>
    <w:rsid w:val="00C23F18"/>
    <w:rsid w:val="00C252DF"/>
    <w:rsid w:val="00C2665F"/>
    <w:rsid w:val="00C266E3"/>
    <w:rsid w:val="00C26856"/>
    <w:rsid w:val="00C30A77"/>
    <w:rsid w:val="00C3497A"/>
    <w:rsid w:val="00C357F2"/>
    <w:rsid w:val="00C3659B"/>
    <w:rsid w:val="00C37EB3"/>
    <w:rsid w:val="00C40535"/>
    <w:rsid w:val="00C41A6C"/>
    <w:rsid w:val="00C428D3"/>
    <w:rsid w:val="00C42966"/>
    <w:rsid w:val="00C45D8A"/>
    <w:rsid w:val="00C53713"/>
    <w:rsid w:val="00C53743"/>
    <w:rsid w:val="00C54602"/>
    <w:rsid w:val="00C54ABA"/>
    <w:rsid w:val="00C54DB9"/>
    <w:rsid w:val="00C55B20"/>
    <w:rsid w:val="00C619DF"/>
    <w:rsid w:val="00C635BB"/>
    <w:rsid w:val="00C63B58"/>
    <w:rsid w:val="00C658BD"/>
    <w:rsid w:val="00C67002"/>
    <w:rsid w:val="00C67C9B"/>
    <w:rsid w:val="00C72077"/>
    <w:rsid w:val="00C72A47"/>
    <w:rsid w:val="00C7303A"/>
    <w:rsid w:val="00C73425"/>
    <w:rsid w:val="00C7548C"/>
    <w:rsid w:val="00C76421"/>
    <w:rsid w:val="00C765B1"/>
    <w:rsid w:val="00C772B1"/>
    <w:rsid w:val="00C77A7E"/>
    <w:rsid w:val="00C82DF9"/>
    <w:rsid w:val="00C8304B"/>
    <w:rsid w:val="00C84F12"/>
    <w:rsid w:val="00C84F9C"/>
    <w:rsid w:val="00C861BE"/>
    <w:rsid w:val="00C863F5"/>
    <w:rsid w:val="00C8652D"/>
    <w:rsid w:val="00C868CB"/>
    <w:rsid w:val="00C86B2B"/>
    <w:rsid w:val="00C874BF"/>
    <w:rsid w:val="00C87B3E"/>
    <w:rsid w:val="00C90D48"/>
    <w:rsid w:val="00C91277"/>
    <w:rsid w:val="00C937C0"/>
    <w:rsid w:val="00C94ED9"/>
    <w:rsid w:val="00C967D8"/>
    <w:rsid w:val="00CA0145"/>
    <w:rsid w:val="00CA046B"/>
    <w:rsid w:val="00CA148D"/>
    <w:rsid w:val="00CA227F"/>
    <w:rsid w:val="00CA3017"/>
    <w:rsid w:val="00CA3442"/>
    <w:rsid w:val="00CA3E4A"/>
    <w:rsid w:val="00CA785A"/>
    <w:rsid w:val="00CA7A94"/>
    <w:rsid w:val="00CB01BD"/>
    <w:rsid w:val="00CB0EB3"/>
    <w:rsid w:val="00CB17F4"/>
    <w:rsid w:val="00CB2F1D"/>
    <w:rsid w:val="00CB3FFD"/>
    <w:rsid w:val="00CC0C1A"/>
    <w:rsid w:val="00CC1528"/>
    <w:rsid w:val="00CC1A65"/>
    <w:rsid w:val="00CC3B8D"/>
    <w:rsid w:val="00CC5A81"/>
    <w:rsid w:val="00CC6341"/>
    <w:rsid w:val="00CC75E7"/>
    <w:rsid w:val="00CD034D"/>
    <w:rsid w:val="00CD0441"/>
    <w:rsid w:val="00CD0C6B"/>
    <w:rsid w:val="00CD2A49"/>
    <w:rsid w:val="00CD5BE6"/>
    <w:rsid w:val="00CD6C3C"/>
    <w:rsid w:val="00CE0B08"/>
    <w:rsid w:val="00CE0D61"/>
    <w:rsid w:val="00CE1110"/>
    <w:rsid w:val="00CE1E62"/>
    <w:rsid w:val="00CE37C7"/>
    <w:rsid w:val="00CE3998"/>
    <w:rsid w:val="00CE5A3A"/>
    <w:rsid w:val="00CE6C93"/>
    <w:rsid w:val="00CE75D1"/>
    <w:rsid w:val="00CF057F"/>
    <w:rsid w:val="00CF0DCD"/>
    <w:rsid w:val="00CF34BB"/>
    <w:rsid w:val="00CF3CF3"/>
    <w:rsid w:val="00CF5A67"/>
    <w:rsid w:val="00CF62FA"/>
    <w:rsid w:val="00CF7BB7"/>
    <w:rsid w:val="00D0005B"/>
    <w:rsid w:val="00D01033"/>
    <w:rsid w:val="00D02C5A"/>
    <w:rsid w:val="00D02CFF"/>
    <w:rsid w:val="00D04420"/>
    <w:rsid w:val="00D04555"/>
    <w:rsid w:val="00D04FE1"/>
    <w:rsid w:val="00D050C1"/>
    <w:rsid w:val="00D1157A"/>
    <w:rsid w:val="00D11E0F"/>
    <w:rsid w:val="00D1289F"/>
    <w:rsid w:val="00D12BE5"/>
    <w:rsid w:val="00D131AE"/>
    <w:rsid w:val="00D13D62"/>
    <w:rsid w:val="00D16B56"/>
    <w:rsid w:val="00D16B7B"/>
    <w:rsid w:val="00D17366"/>
    <w:rsid w:val="00D21B39"/>
    <w:rsid w:val="00D21D67"/>
    <w:rsid w:val="00D2225F"/>
    <w:rsid w:val="00D22555"/>
    <w:rsid w:val="00D22785"/>
    <w:rsid w:val="00D245CC"/>
    <w:rsid w:val="00D30C2F"/>
    <w:rsid w:val="00D30DB5"/>
    <w:rsid w:val="00D310A5"/>
    <w:rsid w:val="00D311DD"/>
    <w:rsid w:val="00D316A3"/>
    <w:rsid w:val="00D31D6C"/>
    <w:rsid w:val="00D32DA3"/>
    <w:rsid w:val="00D33511"/>
    <w:rsid w:val="00D33605"/>
    <w:rsid w:val="00D33F77"/>
    <w:rsid w:val="00D34AEA"/>
    <w:rsid w:val="00D359A1"/>
    <w:rsid w:val="00D36593"/>
    <w:rsid w:val="00D40265"/>
    <w:rsid w:val="00D40438"/>
    <w:rsid w:val="00D40633"/>
    <w:rsid w:val="00D40DD6"/>
    <w:rsid w:val="00D41A5C"/>
    <w:rsid w:val="00D41FE6"/>
    <w:rsid w:val="00D42D2A"/>
    <w:rsid w:val="00D43F2D"/>
    <w:rsid w:val="00D453B3"/>
    <w:rsid w:val="00D4569A"/>
    <w:rsid w:val="00D457FD"/>
    <w:rsid w:val="00D45854"/>
    <w:rsid w:val="00D45C44"/>
    <w:rsid w:val="00D45C9F"/>
    <w:rsid w:val="00D464C3"/>
    <w:rsid w:val="00D46C8E"/>
    <w:rsid w:val="00D47EAD"/>
    <w:rsid w:val="00D501A4"/>
    <w:rsid w:val="00D52EAD"/>
    <w:rsid w:val="00D53864"/>
    <w:rsid w:val="00D54B30"/>
    <w:rsid w:val="00D54E44"/>
    <w:rsid w:val="00D553B3"/>
    <w:rsid w:val="00D554D3"/>
    <w:rsid w:val="00D56FAC"/>
    <w:rsid w:val="00D60251"/>
    <w:rsid w:val="00D60C16"/>
    <w:rsid w:val="00D623BA"/>
    <w:rsid w:val="00D638C0"/>
    <w:rsid w:val="00D641FB"/>
    <w:rsid w:val="00D6470C"/>
    <w:rsid w:val="00D64D0C"/>
    <w:rsid w:val="00D66E7F"/>
    <w:rsid w:val="00D66FF0"/>
    <w:rsid w:val="00D700DD"/>
    <w:rsid w:val="00D71033"/>
    <w:rsid w:val="00D732F1"/>
    <w:rsid w:val="00D73DAB"/>
    <w:rsid w:val="00D75D34"/>
    <w:rsid w:val="00D76972"/>
    <w:rsid w:val="00D77288"/>
    <w:rsid w:val="00D80A56"/>
    <w:rsid w:val="00D81574"/>
    <w:rsid w:val="00D835FA"/>
    <w:rsid w:val="00D868E2"/>
    <w:rsid w:val="00D87320"/>
    <w:rsid w:val="00D87683"/>
    <w:rsid w:val="00D90FCD"/>
    <w:rsid w:val="00D917C7"/>
    <w:rsid w:val="00D92596"/>
    <w:rsid w:val="00D925ED"/>
    <w:rsid w:val="00D9343B"/>
    <w:rsid w:val="00D940E6"/>
    <w:rsid w:val="00D94A13"/>
    <w:rsid w:val="00D95976"/>
    <w:rsid w:val="00D9696C"/>
    <w:rsid w:val="00D970DF"/>
    <w:rsid w:val="00D97792"/>
    <w:rsid w:val="00DA0297"/>
    <w:rsid w:val="00DA08C2"/>
    <w:rsid w:val="00DA0951"/>
    <w:rsid w:val="00DA0D0F"/>
    <w:rsid w:val="00DA1756"/>
    <w:rsid w:val="00DA29B5"/>
    <w:rsid w:val="00DA3746"/>
    <w:rsid w:val="00DA3FEB"/>
    <w:rsid w:val="00DA4271"/>
    <w:rsid w:val="00DA44AF"/>
    <w:rsid w:val="00DA5538"/>
    <w:rsid w:val="00DA59BA"/>
    <w:rsid w:val="00DA59EE"/>
    <w:rsid w:val="00DA5AFE"/>
    <w:rsid w:val="00DA5D7B"/>
    <w:rsid w:val="00DB09E0"/>
    <w:rsid w:val="00DB0D05"/>
    <w:rsid w:val="00DB2CB6"/>
    <w:rsid w:val="00DB694D"/>
    <w:rsid w:val="00DB75C8"/>
    <w:rsid w:val="00DC1A38"/>
    <w:rsid w:val="00DC271A"/>
    <w:rsid w:val="00DC32F6"/>
    <w:rsid w:val="00DC5569"/>
    <w:rsid w:val="00DC55B8"/>
    <w:rsid w:val="00DC55E4"/>
    <w:rsid w:val="00DC65AB"/>
    <w:rsid w:val="00DC7650"/>
    <w:rsid w:val="00DD0251"/>
    <w:rsid w:val="00DD0BB0"/>
    <w:rsid w:val="00DD1132"/>
    <w:rsid w:val="00DD1EBC"/>
    <w:rsid w:val="00DD1F33"/>
    <w:rsid w:val="00DD20BC"/>
    <w:rsid w:val="00DD381C"/>
    <w:rsid w:val="00DD5888"/>
    <w:rsid w:val="00DD618D"/>
    <w:rsid w:val="00DD769B"/>
    <w:rsid w:val="00DD77C6"/>
    <w:rsid w:val="00DE078E"/>
    <w:rsid w:val="00DE12BC"/>
    <w:rsid w:val="00DE1E32"/>
    <w:rsid w:val="00DE222A"/>
    <w:rsid w:val="00DE2D75"/>
    <w:rsid w:val="00DE3A43"/>
    <w:rsid w:val="00DE484F"/>
    <w:rsid w:val="00DE4C27"/>
    <w:rsid w:val="00DE556B"/>
    <w:rsid w:val="00DE5C49"/>
    <w:rsid w:val="00DE63A5"/>
    <w:rsid w:val="00DE78DD"/>
    <w:rsid w:val="00DF05F0"/>
    <w:rsid w:val="00DF30BA"/>
    <w:rsid w:val="00DF3840"/>
    <w:rsid w:val="00DF3A28"/>
    <w:rsid w:val="00DF64CD"/>
    <w:rsid w:val="00DF6606"/>
    <w:rsid w:val="00DF677D"/>
    <w:rsid w:val="00DF74E3"/>
    <w:rsid w:val="00E00654"/>
    <w:rsid w:val="00E014A9"/>
    <w:rsid w:val="00E01752"/>
    <w:rsid w:val="00E017DB"/>
    <w:rsid w:val="00E028CD"/>
    <w:rsid w:val="00E02A1E"/>
    <w:rsid w:val="00E03106"/>
    <w:rsid w:val="00E03130"/>
    <w:rsid w:val="00E04628"/>
    <w:rsid w:val="00E1096F"/>
    <w:rsid w:val="00E12D3C"/>
    <w:rsid w:val="00E13732"/>
    <w:rsid w:val="00E15655"/>
    <w:rsid w:val="00E158C5"/>
    <w:rsid w:val="00E161D2"/>
    <w:rsid w:val="00E1634F"/>
    <w:rsid w:val="00E16410"/>
    <w:rsid w:val="00E16975"/>
    <w:rsid w:val="00E218AC"/>
    <w:rsid w:val="00E24F81"/>
    <w:rsid w:val="00E2515E"/>
    <w:rsid w:val="00E26101"/>
    <w:rsid w:val="00E3012E"/>
    <w:rsid w:val="00E308C6"/>
    <w:rsid w:val="00E30B1D"/>
    <w:rsid w:val="00E31AAD"/>
    <w:rsid w:val="00E3271D"/>
    <w:rsid w:val="00E34946"/>
    <w:rsid w:val="00E3576E"/>
    <w:rsid w:val="00E362E3"/>
    <w:rsid w:val="00E36E63"/>
    <w:rsid w:val="00E37452"/>
    <w:rsid w:val="00E37B51"/>
    <w:rsid w:val="00E37F77"/>
    <w:rsid w:val="00E408D0"/>
    <w:rsid w:val="00E42D88"/>
    <w:rsid w:val="00E45408"/>
    <w:rsid w:val="00E4562A"/>
    <w:rsid w:val="00E45D5F"/>
    <w:rsid w:val="00E50E24"/>
    <w:rsid w:val="00E51D81"/>
    <w:rsid w:val="00E53611"/>
    <w:rsid w:val="00E5435C"/>
    <w:rsid w:val="00E5440A"/>
    <w:rsid w:val="00E54A8C"/>
    <w:rsid w:val="00E55453"/>
    <w:rsid w:val="00E56367"/>
    <w:rsid w:val="00E564AA"/>
    <w:rsid w:val="00E569D7"/>
    <w:rsid w:val="00E56BD8"/>
    <w:rsid w:val="00E62628"/>
    <w:rsid w:val="00E62A09"/>
    <w:rsid w:val="00E62DC0"/>
    <w:rsid w:val="00E633B0"/>
    <w:rsid w:val="00E64DA5"/>
    <w:rsid w:val="00E64F6B"/>
    <w:rsid w:val="00E6555A"/>
    <w:rsid w:val="00E66CAE"/>
    <w:rsid w:val="00E70BAD"/>
    <w:rsid w:val="00E72263"/>
    <w:rsid w:val="00E725FD"/>
    <w:rsid w:val="00E72DBC"/>
    <w:rsid w:val="00E72EE9"/>
    <w:rsid w:val="00E7365D"/>
    <w:rsid w:val="00E73868"/>
    <w:rsid w:val="00E7415F"/>
    <w:rsid w:val="00E75024"/>
    <w:rsid w:val="00E76183"/>
    <w:rsid w:val="00E80C29"/>
    <w:rsid w:val="00E8133E"/>
    <w:rsid w:val="00E82CC0"/>
    <w:rsid w:val="00E83243"/>
    <w:rsid w:val="00E837C6"/>
    <w:rsid w:val="00E848E2"/>
    <w:rsid w:val="00E84CBB"/>
    <w:rsid w:val="00E85267"/>
    <w:rsid w:val="00E856B4"/>
    <w:rsid w:val="00E8581E"/>
    <w:rsid w:val="00E86312"/>
    <w:rsid w:val="00E8639E"/>
    <w:rsid w:val="00E91510"/>
    <w:rsid w:val="00E917D7"/>
    <w:rsid w:val="00E91A50"/>
    <w:rsid w:val="00E9236A"/>
    <w:rsid w:val="00E9514A"/>
    <w:rsid w:val="00E97E30"/>
    <w:rsid w:val="00EA15CF"/>
    <w:rsid w:val="00EA1825"/>
    <w:rsid w:val="00EA239C"/>
    <w:rsid w:val="00EA2C49"/>
    <w:rsid w:val="00EA30DE"/>
    <w:rsid w:val="00EA6E10"/>
    <w:rsid w:val="00EA76D9"/>
    <w:rsid w:val="00EA79D9"/>
    <w:rsid w:val="00EB1904"/>
    <w:rsid w:val="00EB2A6F"/>
    <w:rsid w:val="00EB2FFE"/>
    <w:rsid w:val="00EB39BC"/>
    <w:rsid w:val="00EB3CE2"/>
    <w:rsid w:val="00EB45B5"/>
    <w:rsid w:val="00EB4FC0"/>
    <w:rsid w:val="00EB5425"/>
    <w:rsid w:val="00EB5B52"/>
    <w:rsid w:val="00EB5D11"/>
    <w:rsid w:val="00EB6592"/>
    <w:rsid w:val="00EB6731"/>
    <w:rsid w:val="00EC30B7"/>
    <w:rsid w:val="00EC36A0"/>
    <w:rsid w:val="00EC4531"/>
    <w:rsid w:val="00EC5743"/>
    <w:rsid w:val="00ED0174"/>
    <w:rsid w:val="00ED0843"/>
    <w:rsid w:val="00ED3C9A"/>
    <w:rsid w:val="00ED4FC6"/>
    <w:rsid w:val="00ED5E64"/>
    <w:rsid w:val="00EE17BA"/>
    <w:rsid w:val="00EE1A5C"/>
    <w:rsid w:val="00EE1CA3"/>
    <w:rsid w:val="00EE2696"/>
    <w:rsid w:val="00EE38D2"/>
    <w:rsid w:val="00EE70F5"/>
    <w:rsid w:val="00EF0B22"/>
    <w:rsid w:val="00EF2A42"/>
    <w:rsid w:val="00EF3624"/>
    <w:rsid w:val="00EF5EAD"/>
    <w:rsid w:val="00EF7773"/>
    <w:rsid w:val="00EF7B44"/>
    <w:rsid w:val="00F001B9"/>
    <w:rsid w:val="00F00F70"/>
    <w:rsid w:val="00F02954"/>
    <w:rsid w:val="00F0652A"/>
    <w:rsid w:val="00F07611"/>
    <w:rsid w:val="00F07B99"/>
    <w:rsid w:val="00F07F88"/>
    <w:rsid w:val="00F10958"/>
    <w:rsid w:val="00F11439"/>
    <w:rsid w:val="00F12BC0"/>
    <w:rsid w:val="00F12CAF"/>
    <w:rsid w:val="00F12DE8"/>
    <w:rsid w:val="00F13EA2"/>
    <w:rsid w:val="00F150F0"/>
    <w:rsid w:val="00F15284"/>
    <w:rsid w:val="00F16551"/>
    <w:rsid w:val="00F16888"/>
    <w:rsid w:val="00F1760F"/>
    <w:rsid w:val="00F17DD5"/>
    <w:rsid w:val="00F202B6"/>
    <w:rsid w:val="00F20A99"/>
    <w:rsid w:val="00F21E82"/>
    <w:rsid w:val="00F22C63"/>
    <w:rsid w:val="00F2413F"/>
    <w:rsid w:val="00F2419F"/>
    <w:rsid w:val="00F246EC"/>
    <w:rsid w:val="00F247B0"/>
    <w:rsid w:val="00F306FD"/>
    <w:rsid w:val="00F32AED"/>
    <w:rsid w:val="00F33A70"/>
    <w:rsid w:val="00F35022"/>
    <w:rsid w:val="00F3508B"/>
    <w:rsid w:val="00F36E16"/>
    <w:rsid w:val="00F37753"/>
    <w:rsid w:val="00F42295"/>
    <w:rsid w:val="00F46E42"/>
    <w:rsid w:val="00F46F6A"/>
    <w:rsid w:val="00F46FED"/>
    <w:rsid w:val="00F47536"/>
    <w:rsid w:val="00F519A4"/>
    <w:rsid w:val="00F530A4"/>
    <w:rsid w:val="00F537C2"/>
    <w:rsid w:val="00F5498D"/>
    <w:rsid w:val="00F57A74"/>
    <w:rsid w:val="00F57B8A"/>
    <w:rsid w:val="00F67287"/>
    <w:rsid w:val="00F67CD2"/>
    <w:rsid w:val="00F67EA1"/>
    <w:rsid w:val="00F700F9"/>
    <w:rsid w:val="00F71F7C"/>
    <w:rsid w:val="00F728D1"/>
    <w:rsid w:val="00F73C5C"/>
    <w:rsid w:val="00F80682"/>
    <w:rsid w:val="00F8492F"/>
    <w:rsid w:val="00F84D63"/>
    <w:rsid w:val="00F904AC"/>
    <w:rsid w:val="00F9195E"/>
    <w:rsid w:val="00F92AC4"/>
    <w:rsid w:val="00F9310A"/>
    <w:rsid w:val="00F93B75"/>
    <w:rsid w:val="00F95B2A"/>
    <w:rsid w:val="00F96DDE"/>
    <w:rsid w:val="00FA1684"/>
    <w:rsid w:val="00FA1829"/>
    <w:rsid w:val="00FA1F18"/>
    <w:rsid w:val="00FA2805"/>
    <w:rsid w:val="00FA3FCC"/>
    <w:rsid w:val="00FA4931"/>
    <w:rsid w:val="00FA5FD7"/>
    <w:rsid w:val="00FA71C9"/>
    <w:rsid w:val="00FA76C1"/>
    <w:rsid w:val="00FB25AB"/>
    <w:rsid w:val="00FB2E46"/>
    <w:rsid w:val="00FB394E"/>
    <w:rsid w:val="00FB4C8D"/>
    <w:rsid w:val="00FB4E48"/>
    <w:rsid w:val="00FB62C9"/>
    <w:rsid w:val="00FB633E"/>
    <w:rsid w:val="00FB72E9"/>
    <w:rsid w:val="00FB79DF"/>
    <w:rsid w:val="00FB7FFC"/>
    <w:rsid w:val="00FC2EC4"/>
    <w:rsid w:val="00FC2F84"/>
    <w:rsid w:val="00FC4128"/>
    <w:rsid w:val="00FC510B"/>
    <w:rsid w:val="00FD1F2A"/>
    <w:rsid w:val="00FD25F8"/>
    <w:rsid w:val="00FD2822"/>
    <w:rsid w:val="00FD4346"/>
    <w:rsid w:val="00FD477B"/>
    <w:rsid w:val="00FD497D"/>
    <w:rsid w:val="00FD5FD5"/>
    <w:rsid w:val="00FD62C5"/>
    <w:rsid w:val="00FE00E2"/>
    <w:rsid w:val="00FE11FD"/>
    <w:rsid w:val="00FE14D3"/>
    <w:rsid w:val="00FE1FEA"/>
    <w:rsid w:val="00FE327B"/>
    <w:rsid w:val="00FE4B50"/>
    <w:rsid w:val="00FE4BF1"/>
    <w:rsid w:val="00FE508B"/>
    <w:rsid w:val="00FE57B2"/>
    <w:rsid w:val="00FE5AC5"/>
    <w:rsid w:val="00FE7AA3"/>
    <w:rsid w:val="00FF0B46"/>
    <w:rsid w:val="00FF0C2D"/>
    <w:rsid w:val="00FF0D3C"/>
    <w:rsid w:val="00FF0D52"/>
    <w:rsid w:val="00FF356A"/>
    <w:rsid w:val="00FF37BB"/>
    <w:rsid w:val="00FF5864"/>
    <w:rsid w:val="00FF5FB5"/>
    <w:rsid w:val="00FF63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444EFA9"/>
  <w15:docId w15:val="{24A118C7-B867-4613-BC58-8F1891E29C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EB5425"/>
    <w:pPr>
      <w:spacing w:after="166" w:line="255" w:lineRule="auto"/>
      <w:ind w:left="10" w:right="11" w:hanging="10"/>
    </w:pPr>
    <w:rPr>
      <w:rFonts w:ascii="Arial" w:hAnsi="Arial" w:cs="Arial"/>
      <w:color w:val="000000"/>
      <w:sz w:val="18"/>
      <w:lang w:val="nl-BE" w:eastAsia="nl-BE"/>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noottekst">
    <w:name w:val="footnote text"/>
    <w:basedOn w:val="Standaard"/>
    <w:link w:val="VoetnoottekstChar"/>
    <w:uiPriority w:val="99"/>
    <w:rsid w:val="00EB5425"/>
    <w:pPr>
      <w:spacing w:after="0" w:line="240" w:lineRule="auto"/>
    </w:pPr>
    <w:rPr>
      <w:sz w:val="20"/>
      <w:szCs w:val="20"/>
    </w:rPr>
  </w:style>
  <w:style w:type="character" w:customStyle="1" w:styleId="VoetnoottekstChar">
    <w:name w:val="Voetnoottekst Char"/>
    <w:basedOn w:val="Standaardalinea-lettertype"/>
    <w:link w:val="Voetnoottekst"/>
    <w:uiPriority w:val="99"/>
    <w:locked/>
    <w:rsid w:val="00EB5425"/>
    <w:rPr>
      <w:rFonts w:ascii="Arial" w:eastAsia="Times New Roman" w:hAnsi="Arial" w:cs="Arial"/>
      <w:color w:val="000000"/>
      <w:sz w:val="20"/>
      <w:szCs w:val="20"/>
      <w:lang w:eastAsia="nl-BE"/>
    </w:rPr>
  </w:style>
  <w:style w:type="character" w:styleId="Voetnootmarkering">
    <w:name w:val="footnote reference"/>
    <w:basedOn w:val="Standaardalinea-lettertype"/>
    <w:uiPriority w:val="99"/>
    <w:semiHidden/>
    <w:rsid w:val="00EB5425"/>
    <w:rPr>
      <w:rFonts w:cs="Times New Roman"/>
      <w:vertAlign w:val="superscript"/>
    </w:rPr>
  </w:style>
  <w:style w:type="paragraph" w:styleId="Lijstalinea">
    <w:name w:val="List Paragraph"/>
    <w:basedOn w:val="Standaard"/>
    <w:uiPriority w:val="99"/>
    <w:qFormat/>
    <w:rsid w:val="006E5102"/>
    <w:pPr>
      <w:ind w:left="720"/>
      <w:contextualSpacing/>
    </w:pPr>
  </w:style>
  <w:style w:type="paragraph" w:customStyle="1" w:styleId="Tekstopmerking1">
    <w:name w:val="Tekst opmerking1"/>
    <w:basedOn w:val="Standaard"/>
    <w:next w:val="Tekstopmerking"/>
    <w:link w:val="TekstopmerkingChar"/>
    <w:uiPriority w:val="99"/>
    <w:rsid w:val="00D60251"/>
    <w:pPr>
      <w:spacing w:after="200" w:line="240" w:lineRule="auto"/>
      <w:ind w:left="0" w:right="0" w:firstLine="0"/>
    </w:pPr>
    <w:rPr>
      <w:rFonts w:ascii="Calibri" w:hAnsi="Calibri" w:cs="Times New Roman"/>
      <w:color w:val="auto"/>
      <w:sz w:val="20"/>
      <w:szCs w:val="20"/>
      <w:lang w:val="nl-NL" w:eastAsia="en-US"/>
    </w:rPr>
  </w:style>
  <w:style w:type="character" w:customStyle="1" w:styleId="TekstopmerkingChar">
    <w:name w:val="Tekst opmerking Char"/>
    <w:basedOn w:val="Standaardalinea-lettertype"/>
    <w:link w:val="Tekstopmerking1"/>
    <w:uiPriority w:val="99"/>
    <w:locked/>
    <w:rsid w:val="00D60251"/>
    <w:rPr>
      <w:rFonts w:cs="Times New Roman"/>
      <w:sz w:val="20"/>
      <w:szCs w:val="20"/>
      <w:lang w:val="nl-NL"/>
    </w:rPr>
  </w:style>
  <w:style w:type="character" w:styleId="Verwijzingopmerking">
    <w:name w:val="annotation reference"/>
    <w:basedOn w:val="Standaardalinea-lettertype"/>
    <w:uiPriority w:val="99"/>
    <w:semiHidden/>
    <w:rsid w:val="00D60251"/>
    <w:rPr>
      <w:rFonts w:cs="Times New Roman"/>
      <w:sz w:val="16"/>
      <w:szCs w:val="16"/>
    </w:rPr>
  </w:style>
  <w:style w:type="paragraph" w:customStyle="1" w:styleId="Voetnoottekst1">
    <w:name w:val="Voetnoottekst1"/>
    <w:basedOn w:val="Standaard"/>
    <w:next w:val="Voetnoottekst"/>
    <w:uiPriority w:val="99"/>
    <w:rsid w:val="00D60251"/>
    <w:pPr>
      <w:spacing w:after="0" w:line="240" w:lineRule="auto"/>
      <w:ind w:left="0" w:right="0" w:firstLine="0"/>
    </w:pPr>
    <w:rPr>
      <w:rFonts w:ascii="Calibri" w:hAnsi="Calibri" w:cs="Times New Roman"/>
      <w:color w:val="auto"/>
      <w:sz w:val="20"/>
      <w:szCs w:val="20"/>
      <w:lang w:val="nl-NL" w:eastAsia="en-US"/>
    </w:rPr>
  </w:style>
  <w:style w:type="paragraph" w:styleId="Tekstopmerking">
    <w:name w:val="annotation text"/>
    <w:basedOn w:val="Standaard"/>
    <w:link w:val="TekstopmerkingChar1"/>
    <w:uiPriority w:val="99"/>
    <w:rsid w:val="00D60251"/>
    <w:pPr>
      <w:spacing w:line="240" w:lineRule="auto"/>
    </w:pPr>
    <w:rPr>
      <w:sz w:val="20"/>
      <w:szCs w:val="20"/>
    </w:rPr>
  </w:style>
  <w:style w:type="character" w:customStyle="1" w:styleId="TekstopmerkingChar1">
    <w:name w:val="Tekst opmerking Char1"/>
    <w:basedOn w:val="Standaardalinea-lettertype"/>
    <w:link w:val="Tekstopmerking"/>
    <w:uiPriority w:val="99"/>
    <w:semiHidden/>
    <w:locked/>
    <w:rsid w:val="00D60251"/>
    <w:rPr>
      <w:rFonts w:ascii="Arial" w:eastAsia="Times New Roman" w:hAnsi="Arial" w:cs="Arial"/>
      <w:color w:val="000000"/>
      <w:sz w:val="20"/>
      <w:szCs w:val="20"/>
      <w:lang w:eastAsia="nl-BE"/>
    </w:rPr>
  </w:style>
  <w:style w:type="paragraph" w:styleId="Ballontekst">
    <w:name w:val="Balloon Text"/>
    <w:basedOn w:val="Standaard"/>
    <w:link w:val="BallontekstChar"/>
    <w:uiPriority w:val="99"/>
    <w:semiHidden/>
    <w:rsid w:val="00D60251"/>
    <w:pPr>
      <w:spacing w:after="0" w:line="240" w:lineRule="auto"/>
    </w:pPr>
    <w:rPr>
      <w:rFonts w:ascii="Segoe UI" w:hAnsi="Segoe UI" w:cs="Segoe UI"/>
      <w:szCs w:val="18"/>
    </w:rPr>
  </w:style>
  <w:style w:type="character" w:customStyle="1" w:styleId="BallontekstChar">
    <w:name w:val="Ballontekst Char"/>
    <w:basedOn w:val="Standaardalinea-lettertype"/>
    <w:link w:val="Ballontekst"/>
    <w:uiPriority w:val="99"/>
    <w:semiHidden/>
    <w:locked/>
    <w:rsid w:val="00D60251"/>
    <w:rPr>
      <w:rFonts w:ascii="Segoe UI" w:eastAsia="Times New Roman" w:hAnsi="Segoe UI" w:cs="Segoe UI"/>
      <w:color w:val="000000"/>
      <w:sz w:val="18"/>
      <w:szCs w:val="18"/>
      <w:lang w:eastAsia="nl-BE"/>
    </w:rPr>
  </w:style>
  <w:style w:type="paragraph" w:customStyle="1" w:styleId="EndNoteBibliographyTitle">
    <w:name w:val="EndNote Bibliography Title"/>
    <w:basedOn w:val="Standaard"/>
    <w:link w:val="EndNoteBibliographyTitleChar"/>
    <w:uiPriority w:val="99"/>
    <w:rsid w:val="008654D0"/>
    <w:pPr>
      <w:spacing w:after="0"/>
      <w:jc w:val="center"/>
    </w:pPr>
    <w:rPr>
      <w:noProof/>
    </w:rPr>
  </w:style>
  <w:style w:type="character" w:customStyle="1" w:styleId="EndNoteBibliographyTitleChar">
    <w:name w:val="EndNote Bibliography Title Char"/>
    <w:basedOn w:val="Standaardalinea-lettertype"/>
    <w:link w:val="EndNoteBibliographyTitle"/>
    <w:uiPriority w:val="99"/>
    <w:locked/>
    <w:rsid w:val="008654D0"/>
    <w:rPr>
      <w:rFonts w:ascii="Arial" w:hAnsi="Arial" w:cs="Arial"/>
      <w:noProof/>
      <w:color w:val="000000"/>
      <w:sz w:val="18"/>
      <w:lang w:val="nl-BE" w:eastAsia="nl-BE"/>
    </w:rPr>
  </w:style>
  <w:style w:type="paragraph" w:customStyle="1" w:styleId="EndNoteBibliography">
    <w:name w:val="EndNote Bibliography"/>
    <w:basedOn w:val="Standaard"/>
    <w:link w:val="EndNoteBibliographyChar"/>
    <w:uiPriority w:val="99"/>
    <w:rsid w:val="008654D0"/>
    <w:pPr>
      <w:spacing w:line="240" w:lineRule="auto"/>
    </w:pPr>
    <w:rPr>
      <w:noProof/>
    </w:rPr>
  </w:style>
  <w:style w:type="character" w:customStyle="1" w:styleId="EndNoteBibliographyChar">
    <w:name w:val="EndNote Bibliography Char"/>
    <w:basedOn w:val="Standaardalinea-lettertype"/>
    <w:link w:val="EndNoteBibliography"/>
    <w:uiPriority w:val="99"/>
    <w:locked/>
    <w:rsid w:val="008654D0"/>
    <w:rPr>
      <w:rFonts w:ascii="Arial" w:hAnsi="Arial" w:cs="Arial"/>
      <w:noProof/>
      <w:color w:val="000000"/>
      <w:sz w:val="18"/>
      <w:lang w:val="nl-BE" w:eastAsia="nl-BE"/>
    </w:rPr>
  </w:style>
  <w:style w:type="paragraph" w:styleId="Revisie">
    <w:name w:val="Revision"/>
    <w:hidden/>
    <w:uiPriority w:val="99"/>
    <w:semiHidden/>
    <w:rsid w:val="0029116A"/>
    <w:rPr>
      <w:rFonts w:ascii="Arial" w:hAnsi="Arial" w:cs="Arial"/>
      <w:color w:val="000000"/>
      <w:sz w:val="18"/>
      <w:lang w:val="nl-BE" w:eastAsia="nl-BE"/>
    </w:rPr>
  </w:style>
  <w:style w:type="paragraph" w:styleId="Onderwerpvanopmerking">
    <w:name w:val="annotation subject"/>
    <w:basedOn w:val="Tekstopmerking"/>
    <w:next w:val="Tekstopmerking"/>
    <w:link w:val="OnderwerpvanopmerkingChar"/>
    <w:uiPriority w:val="99"/>
    <w:semiHidden/>
    <w:rsid w:val="003707DE"/>
    <w:pPr>
      <w:spacing w:line="255" w:lineRule="auto"/>
    </w:pPr>
    <w:rPr>
      <w:b/>
      <w:bCs/>
    </w:rPr>
  </w:style>
  <w:style w:type="character" w:customStyle="1" w:styleId="OnderwerpvanopmerkingChar">
    <w:name w:val="Onderwerp van opmerking Char"/>
    <w:basedOn w:val="TekstopmerkingChar1"/>
    <w:link w:val="Onderwerpvanopmerking"/>
    <w:uiPriority w:val="99"/>
    <w:semiHidden/>
    <w:rsid w:val="004F583D"/>
    <w:rPr>
      <w:rFonts w:ascii="Arial" w:eastAsia="Times New Roman" w:hAnsi="Arial" w:cs="Arial"/>
      <w:b/>
      <w:bCs/>
      <w:color w:val="000000"/>
      <w:sz w:val="20"/>
      <w:szCs w:val="20"/>
      <w:lang w:val="nl-BE" w:eastAsia="nl-BE"/>
    </w:rPr>
  </w:style>
  <w:style w:type="paragraph" w:styleId="Koptekst">
    <w:name w:val="header"/>
    <w:basedOn w:val="Standaard"/>
    <w:link w:val="KoptekstChar"/>
    <w:uiPriority w:val="99"/>
    <w:unhideWhenUsed/>
    <w:rsid w:val="00414E48"/>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414E48"/>
    <w:rPr>
      <w:rFonts w:ascii="Arial" w:hAnsi="Arial" w:cs="Arial"/>
      <w:color w:val="000000"/>
      <w:sz w:val="18"/>
      <w:lang w:val="nl-BE" w:eastAsia="nl-BE"/>
    </w:rPr>
  </w:style>
  <w:style w:type="paragraph" w:styleId="Voettekst">
    <w:name w:val="footer"/>
    <w:basedOn w:val="Standaard"/>
    <w:link w:val="VoettekstChar"/>
    <w:uiPriority w:val="99"/>
    <w:unhideWhenUsed/>
    <w:rsid w:val="00414E48"/>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414E48"/>
    <w:rPr>
      <w:rFonts w:ascii="Arial" w:hAnsi="Arial" w:cs="Arial"/>
      <w:color w:val="000000"/>
      <w:sz w:val="18"/>
      <w:lang w:val="nl-BE" w:eastAsia="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3709934">
      <w:marLeft w:val="0"/>
      <w:marRight w:val="0"/>
      <w:marTop w:val="0"/>
      <w:marBottom w:val="0"/>
      <w:divBdr>
        <w:top w:val="none" w:sz="0" w:space="0" w:color="auto"/>
        <w:left w:val="none" w:sz="0" w:space="0" w:color="auto"/>
        <w:bottom w:val="none" w:sz="0" w:space="0" w:color="auto"/>
        <w:right w:val="none" w:sz="0" w:space="0" w:color="auto"/>
      </w:divBdr>
    </w:div>
    <w:div w:id="1973709936">
      <w:marLeft w:val="0"/>
      <w:marRight w:val="0"/>
      <w:marTop w:val="0"/>
      <w:marBottom w:val="0"/>
      <w:divBdr>
        <w:top w:val="none" w:sz="0" w:space="0" w:color="auto"/>
        <w:left w:val="none" w:sz="0" w:space="0" w:color="auto"/>
        <w:bottom w:val="none" w:sz="0" w:space="0" w:color="auto"/>
        <w:right w:val="none" w:sz="0" w:space="0" w:color="auto"/>
      </w:divBdr>
      <w:divsChild>
        <w:div w:id="1973709935">
          <w:marLeft w:val="1080"/>
          <w:marRight w:val="0"/>
          <w:marTop w:val="100"/>
          <w:marBottom w:val="0"/>
          <w:divBdr>
            <w:top w:val="none" w:sz="0" w:space="0" w:color="auto"/>
            <w:left w:val="none" w:sz="0" w:space="0" w:color="auto"/>
            <w:bottom w:val="none" w:sz="0" w:space="0" w:color="auto"/>
            <w:right w:val="none" w:sz="0" w:space="0" w:color="auto"/>
          </w:divBdr>
        </w:div>
      </w:divsChild>
    </w:div>
    <w:div w:id="1973709940">
      <w:marLeft w:val="0"/>
      <w:marRight w:val="0"/>
      <w:marTop w:val="0"/>
      <w:marBottom w:val="0"/>
      <w:divBdr>
        <w:top w:val="none" w:sz="0" w:space="0" w:color="auto"/>
        <w:left w:val="none" w:sz="0" w:space="0" w:color="auto"/>
        <w:bottom w:val="none" w:sz="0" w:space="0" w:color="auto"/>
        <w:right w:val="none" w:sz="0" w:space="0" w:color="auto"/>
      </w:divBdr>
      <w:divsChild>
        <w:div w:id="1973709933">
          <w:marLeft w:val="1080"/>
          <w:marRight w:val="0"/>
          <w:marTop w:val="100"/>
          <w:marBottom w:val="0"/>
          <w:divBdr>
            <w:top w:val="none" w:sz="0" w:space="0" w:color="auto"/>
            <w:left w:val="none" w:sz="0" w:space="0" w:color="auto"/>
            <w:bottom w:val="none" w:sz="0" w:space="0" w:color="auto"/>
            <w:right w:val="none" w:sz="0" w:space="0" w:color="auto"/>
          </w:divBdr>
        </w:div>
        <w:div w:id="1973709937">
          <w:marLeft w:val="1080"/>
          <w:marRight w:val="0"/>
          <w:marTop w:val="100"/>
          <w:marBottom w:val="0"/>
          <w:divBdr>
            <w:top w:val="none" w:sz="0" w:space="0" w:color="auto"/>
            <w:left w:val="none" w:sz="0" w:space="0" w:color="auto"/>
            <w:bottom w:val="none" w:sz="0" w:space="0" w:color="auto"/>
            <w:right w:val="none" w:sz="0" w:space="0" w:color="auto"/>
          </w:divBdr>
        </w:div>
        <w:div w:id="1973709938">
          <w:marLeft w:val="1080"/>
          <w:marRight w:val="0"/>
          <w:marTop w:val="100"/>
          <w:marBottom w:val="0"/>
          <w:divBdr>
            <w:top w:val="none" w:sz="0" w:space="0" w:color="auto"/>
            <w:left w:val="none" w:sz="0" w:space="0" w:color="auto"/>
            <w:bottom w:val="none" w:sz="0" w:space="0" w:color="auto"/>
            <w:right w:val="none" w:sz="0" w:space="0" w:color="auto"/>
          </w:divBdr>
        </w:div>
        <w:div w:id="1973709939">
          <w:marLeft w:val="1800"/>
          <w:marRight w:val="0"/>
          <w:marTop w:val="100"/>
          <w:marBottom w:val="0"/>
          <w:divBdr>
            <w:top w:val="none" w:sz="0" w:space="0" w:color="auto"/>
            <w:left w:val="none" w:sz="0" w:space="0" w:color="auto"/>
            <w:bottom w:val="none" w:sz="0" w:space="0" w:color="auto"/>
            <w:right w:val="none" w:sz="0" w:space="0" w:color="auto"/>
          </w:divBdr>
        </w:div>
      </w:divsChild>
    </w:div>
    <w:div w:id="1973709942">
      <w:marLeft w:val="0"/>
      <w:marRight w:val="0"/>
      <w:marTop w:val="0"/>
      <w:marBottom w:val="0"/>
      <w:divBdr>
        <w:top w:val="none" w:sz="0" w:space="0" w:color="auto"/>
        <w:left w:val="none" w:sz="0" w:space="0" w:color="auto"/>
        <w:bottom w:val="none" w:sz="0" w:space="0" w:color="auto"/>
        <w:right w:val="none" w:sz="0" w:space="0" w:color="auto"/>
      </w:divBdr>
      <w:divsChild>
        <w:div w:id="1973709932">
          <w:marLeft w:val="1080"/>
          <w:marRight w:val="0"/>
          <w:marTop w:val="100"/>
          <w:marBottom w:val="0"/>
          <w:divBdr>
            <w:top w:val="none" w:sz="0" w:space="0" w:color="auto"/>
            <w:left w:val="none" w:sz="0" w:space="0" w:color="auto"/>
            <w:bottom w:val="none" w:sz="0" w:space="0" w:color="auto"/>
            <w:right w:val="none" w:sz="0" w:space="0" w:color="auto"/>
          </w:divBdr>
        </w:div>
        <w:div w:id="1973709941">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13</Pages>
  <Words>8171</Words>
  <Characters>44942</Characters>
  <Application>Microsoft Office Word</Application>
  <DocSecurity>0</DocSecurity>
  <Lines>374</Lines>
  <Paragraphs>10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3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ten Boudry</dc:creator>
  <cp:keywords/>
  <dc:description/>
  <cp:lastModifiedBy>Maarten Boudry</cp:lastModifiedBy>
  <cp:revision>3</cp:revision>
  <dcterms:created xsi:type="dcterms:W3CDTF">2018-05-09T10:16:00Z</dcterms:created>
  <dcterms:modified xsi:type="dcterms:W3CDTF">2018-06-04T09:47:00Z</dcterms:modified>
</cp:coreProperties>
</file>